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EA0A45" w14:textId="77777777" w:rsidR="00737479" w:rsidRDefault="00737479" w:rsidP="00737479">
      <w:pPr>
        <w:rPr>
          <w:b/>
        </w:rPr>
      </w:pPr>
      <w:r>
        <w:rPr>
          <w:b/>
        </w:rPr>
        <w:t>Chapter 7 - general discussion:</w:t>
      </w:r>
    </w:p>
    <w:p w14:paraId="0098F11B" w14:textId="77777777" w:rsidR="00737479" w:rsidRDefault="00737479" w:rsidP="00737479"/>
    <w:p w14:paraId="06664BFD" w14:textId="77777777" w:rsidR="00737479" w:rsidRDefault="00737479" w:rsidP="00737479">
      <w:pPr>
        <w:ind w:firstLine="720"/>
        <w:rPr>
          <w:b/>
        </w:rPr>
      </w:pPr>
      <w:r>
        <w:rPr>
          <w:b/>
        </w:rPr>
        <w:t>The interaction and importance of ploidy and hybridisation:</w:t>
      </w:r>
    </w:p>
    <w:p w14:paraId="1D7DDEB6" w14:textId="77777777" w:rsidR="00737479" w:rsidRDefault="00737479" w:rsidP="00737479"/>
    <w:p w14:paraId="00D5BB21" w14:textId="3FCCB98C" w:rsidR="00737479" w:rsidRPr="009472B8" w:rsidRDefault="00737479" w:rsidP="00737479">
      <w:bookmarkStart w:id="0" w:name="_GoBack"/>
      <w:r>
        <w:t>The first part of my thesis investigate</w:t>
      </w:r>
      <w:r w:rsidR="00EF5464">
        <w:t>d</w:t>
      </w:r>
      <w:r>
        <w:t xml:space="preserve"> the interaction between ploidy variation and hybridisation at different </w:t>
      </w:r>
      <w:r w:rsidR="00300CE2">
        <w:t xml:space="preserve">phylogenetic and geographical </w:t>
      </w:r>
      <w:r>
        <w:t xml:space="preserve">scales. While it is generally thought that ploidy level acts as a significant barrier to hybridisation </w:t>
      </w:r>
      <w:r w:rsidR="006F1C15">
        <w:fldChar w:fldCharType="begin">
          <w:fldData xml:space="preserve">PEVuZE5vdGU+PENpdGU+PEF1dGhvcj5IdXNiYW5kPC9BdXRob3I+PFllYXI+MjAwNDwvWWVhcj48
UmVjTnVtPjEwMTg8L1JlY051bT48RGlzcGxheVRleHQ+KEh1c2JhbmQgYW5kIFNhYmFyYSwgMjAw
NCk8L0Rpc3BsYXlUZXh0PjxyZWNvcmQ+PHJlYy1udW1iZXI+MTAxODwvcmVjLW51bWJlcj48Zm9y
ZWlnbi1rZXlzPjxrZXkgYXBwPSJFTiIgZGItaWQ9InJ2NXB6dndya2VmeHc1ZXowZG41NTIyeWV0
c2FlcjJweDJzMCIgdGltZXN0YW1wPSIxNTQxNDMyMjE1Ij4xMDE4PC9rZXk+PC9mb3JlaWduLWtl
eXM+PHJlZi10eXBlIG5hbWU9IkpvdXJuYWwgQXJ0aWNsZSI+MTc8L3JlZi10eXBlPjxjb250cmli
dXRvcnM+PGF1dGhvcnM+PGF1dGhvcj5IdXNiYW5kLCBCLiBDLjwvYXV0aG9yPjxhdXRob3I+U2Fi
YXJhLCBILiBBLjwvYXV0aG9yPjwvYXV0aG9ycz48L2NvbnRyaWJ1dG9ycz48YXV0aC1hZGRyZXNz
PlVuaXYgR3VlbHBoLCBEZXB0IEJvdCwgR3VlbHBoLCBPTiBOMUcgMlcxLCBDYW5hZGEuJiN4RDtI
dXNiYW5kLCBCQyAocmVwcmludCBhdXRob3IpLCBVbml2IEd1ZWxwaCwgRGVwdCBCb3QsIEd1ZWxw
aCwgT04gTjFHIDJXMSwgQ2FuYWRhLiYjeEQ7Ymh1c2JhbmRAdW9ndWVscGguY2E8L2F1dGgtYWRk
cmVzcz48dGl0bGVzPjx0aXRsZT5SZXByb2R1Y3RpdmUgaXNvbGF0aW9uIGJldHdlZW4gYXV0b3Rl
dHJhcGxvaWRzIGFuZCB0aGVpciBkaXBsb2lkIHByb2dlbml0b3JzIGluIGZpcmV3ZWVkLCBDaGFt
ZXJpb24gYW5ndXN0aWZvbGl1bSAoT25hZ3JhY2VhZSk8L3RpdGxlPjxzZWNvbmRhcnktdGl0bGU+
TmV3IFBoeXRvbG9naXN0PC9zZWNvbmRhcnktdGl0bGU+PGFsdC10aXRsZT5OZXcgUGh5dG9sLjwv
YWx0LXRpdGxlPjwvdGl0bGVzPjxwZXJpb2RpY2FsPjxmdWxsLXRpdGxlPk5ldyBQaHl0b2xvZ2lz
dDwvZnVsbC10aXRsZT48L3BlcmlvZGljYWw+PHBhZ2VzPjcwMy03MTM8L3BhZ2VzPjx2b2x1bWU+
MTYxPC92b2x1bWU+PG51bWJlcj4zPC9udW1iZXI+PGtleXdvcmRzPjxrZXl3b3JkPmFzc29ydGF0
aXZlIG1hdGluZzwva2V5d29yZD48a2V5d29yZD5nZW9ncmFwaGljIGlzb2xhdGlvbjwva2V5d29y
ZD48a2V5d29yZD5wb2xsaW5hdG9yIGZpZGVsaXR5PC9rZXl3b3JkPjxrZXl3b3JkPnBvbGxlbjwv
a2V5d29yZD48a2V5d29yZD5jb21wZXRpdGlvbjwva2V5d29yZD48a2V5d29yZD5wb2x5cGxvaWQg
c3BlY2lhdGlvbjwva2V5d29yZD48a2V5d29yZD5wb3N0enlnb3RpYyBpc29sYXRpb248L2tleXdv
cmQ+PGtleXdvcmQ+cHJlenlnb3RpYzwva2V5d29yZD48a2V5d29yZD5pc29sYXRpb248L2tleXdv
cmQ+PGtleXdvcmQ+c2ltdWxhdGlvbjwva2V5d29yZD48a2V5d29yZD5pbmJyZWVkaW5nIGRlcHJl
c3Npb248L2tleXdvcmQ+PGtleXdvcmQ+cG9seXBsb2lkIGV2b2x1dGlvbjwva2V5d29yZD48a2V5
d29yZD5nZW5vbWUgZXZvbHV0aW9uPC9rZXl3b3JkPjxrZXl3b3JkPmZsb3dlcmluZzwva2V5d29y
ZD48a2V5d29yZD5wbGFudHM8L2tleXdvcmQ+PGtleXdvcmQ+ZXN0YWJsaXNobWVudDwva2V5d29y
ZD48a2V5d29yZD5hbGxvcG9seXBsb2lkeTwva2V5d29yZD48a2V5d29yZD5jb25zZXF1ZW5jZXM8
L2tleXdvcmQ+PGtleXdvcmQ+Y29tcGV0aXRpb248L2tleXdvcmQ+PGtleXdvcmQ+cG9wdWxhdGlv
bjwva2V5d29yZD48a2V5d29yZD5tZWNoYW5pc21zPC9rZXl3b3JkPjxrZXl3b3JkPlBsYW50IFNj
aWVuY2VzPC9rZXl3b3JkPjwva2V5d29yZHM+PGRhdGVzPjx5ZWFyPjIwMDQ8L3llYXI+PHB1Yi1k
YXRlcz48ZGF0ZT5NYXI8L2RhdGU+PC9wdWItZGF0ZXM+PC9kYXRlcz48aXNibj4wMDI4LTY0Nlg8
L2lzYm4+PGFjY2Vzc2lvbi1udW0+V09TOjAwMDE4ODY0NjUwMDAwNjwvYWNjZXNzaW9uLW51bT48
d29yay10eXBlPlJldmlldzwvd29yay10eXBlPjx1cmxzPjxyZWxhdGVkLXVybHM+PHVybD4mbHQ7
R28gdG8gSVNJJmd0OzovL1dPUzowMDAxODg2NDY1MDAwMDY8L3VybD48L3JlbGF0ZWQtdXJscz48
L3VybHM+PGVsZWN0cm9uaWMtcmVzb3VyY2UtbnVtPjEwLjEwNDYvai4xNDY5LTgxMzcuMjAwMy4w
MDk5OC54PC9lbGVjdHJvbmljLXJlc291cmNlLW51bT48bGFuZ3VhZ2U+RW5nbGlzaDwvbGFuZ3Vh
Z2U+PC9yZWNvcmQ+PC9DaXRlPjwvRW5kTm90ZT5=
</w:fldData>
        </w:fldChar>
      </w:r>
      <w:r w:rsidR="00247044">
        <w:instrText xml:space="preserve"> ADDIN EN.CITE </w:instrText>
      </w:r>
      <w:r w:rsidR="00247044">
        <w:fldChar w:fldCharType="begin">
          <w:fldData xml:space="preserve">PEVuZE5vdGU+PENpdGU+PEF1dGhvcj5IdXNiYW5kPC9BdXRob3I+PFllYXI+MjAwNDwvWWVhcj48
UmVjTnVtPjEwMTg8L1JlY051bT48RGlzcGxheVRleHQ+KEh1c2JhbmQgYW5kIFNhYmFyYSwgMjAw
NCk8L0Rpc3BsYXlUZXh0PjxyZWNvcmQ+PHJlYy1udW1iZXI+MTAxODwvcmVjLW51bWJlcj48Zm9y
ZWlnbi1rZXlzPjxrZXkgYXBwPSJFTiIgZGItaWQ9InJ2NXB6dndya2VmeHc1ZXowZG41NTIyeWV0
c2FlcjJweDJzMCIgdGltZXN0YW1wPSIxNTQxNDMyMjE1Ij4xMDE4PC9rZXk+PC9mb3JlaWduLWtl
eXM+PHJlZi10eXBlIG5hbWU9IkpvdXJuYWwgQXJ0aWNsZSI+MTc8L3JlZi10eXBlPjxjb250cmli
dXRvcnM+PGF1dGhvcnM+PGF1dGhvcj5IdXNiYW5kLCBCLiBDLjwvYXV0aG9yPjxhdXRob3I+U2Fi
YXJhLCBILiBBLjwvYXV0aG9yPjwvYXV0aG9ycz48L2NvbnRyaWJ1dG9ycz48YXV0aC1hZGRyZXNz
PlVuaXYgR3VlbHBoLCBEZXB0IEJvdCwgR3VlbHBoLCBPTiBOMUcgMlcxLCBDYW5hZGEuJiN4RDtI
dXNiYW5kLCBCQyAocmVwcmludCBhdXRob3IpLCBVbml2IEd1ZWxwaCwgRGVwdCBCb3QsIEd1ZWxw
aCwgT04gTjFHIDJXMSwgQ2FuYWRhLiYjeEQ7Ymh1c2JhbmRAdW9ndWVscGguY2E8L2F1dGgtYWRk
cmVzcz48dGl0bGVzPjx0aXRsZT5SZXByb2R1Y3RpdmUgaXNvbGF0aW9uIGJldHdlZW4gYXV0b3Rl
dHJhcGxvaWRzIGFuZCB0aGVpciBkaXBsb2lkIHByb2dlbml0b3JzIGluIGZpcmV3ZWVkLCBDaGFt
ZXJpb24gYW5ndXN0aWZvbGl1bSAoT25hZ3JhY2VhZSk8L3RpdGxlPjxzZWNvbmRhcnktdGl0bGU+
TmV3IFBoeXRvbG9naXN0PC9zZWNvbmRhcnktdGl0bGU+PGFsdC10aXRsZT5OZXcgUGh5dG9sLjwv
YWx0LXRpdGxlPjwvdGl0bGVzPjxwZXJpb2RpY2FsPjxmdWxsLXRpdGxlPk5ldyBQaHl0b2xvZ2lz
dDwvZnVsbC10aXRsZT48L3BlcmlvZGljYWw+PHBhZ2VzPjcwMy03MTM8L3BhZ2VzPjx2b2x1bWU+
MTYxPC92b2x1bWU+PG51bWJlcj4zPC9udW1iZXI+PGtleXdvcmRzPjxrZXl3b3JkPmFzc29ydGF0
aXZlIG1hdGluZzwva2V5d29yZD48a2V5d29yZD5nZW9ncmFwaGljIGlzb2xhdGlvbjwva2V5d29y
ZD48a2V5d29yZD5wb2xsaW5hdG9yIGZpZGVsaXR5PC9rZXl3b3JkPjxrZXl3b3JkPnBvbGxlbjwv
a2V5d29yZD48a2V5d29yZD5jb21wZXRpdGlvbjwva2V5d29yZD48a2V5d29yZD5wb2x5cGxvaWQg
c3BlY2lhdGlvbjwva2V5d29yZD48a2V5d29yZD5wb3N0enlnb3RpYyBpc29sYXRpb248L2tleXdv
cmQ+PGtleXdvcmQ+cHJlenlnb3RpYzwva2V5d29yZD48a2V5d29yZD5pc29sYXRpb248L2tleXdv
cmQ+PGtleXdvcmQ+c2ltdWxhdGlvbjwva2V5d29yZD48a2V5d29yZD5pbmJyZWVkaW5nIGRlcHJl
c3Npb248L2tleXdvcmQ+PGtleXdvcmQ+cG9seXBsb2lkIGV2b2x1dGlvbjwva2V5d29yZD48a2V5
d29yZD5nZW5vbWUgZXZvbHV0aW9uPC9rZXl3b3JkPjxrZXl3b3JkPmZsb3dlcmluZzwva2V5d29y
ZD48a2V5d29yZD5wbGFudHM8L2tleXdvcmQ+PGtleXdvcmQ+ZXN0YWJsaXNobWVudDwva2V5d29y
ZD48a2V5d29yZD5hbGxvcG9seXBsb2lkeTwva2V5d29yZD48a2V5d29yZD5jb25zZXF1ZW5jZXM8
L2tleXdvcmQ+PGtleXdvcmQ+Y29tcGV0aXRpb248L2tleXdvcmQ+PGtleXdvcmQ+cG9wdWxhdGlv
bjwva2V5d29yZD48a2V5d29yZD5tZWNoYW5pc21zPC9rZXl3b3JkPjxrZXl3b3JkPlBsYW50IFNj
aWVuY2VzPC9rZXl3b3JkPjwva2V5d29yZHM+PGRhdGVzPjx5ZWFyPjIwMDQ8L3llYXI+PHB1Yi1k
YXRlcz48ZGF0ZT5NYXI8L2RhdGU+PC9wdWItZGF0ZXM+PC9kYXRlcz48aXNibj4wMDI4LTY0Nlg8
L2lzYm4+PGFjY2Vzc2lvbi1udW0+V09TOjAwMDE4ODY0NjUwMDAwNjwvYWNjZXNzaW9uLW51bT48
d29yay10eXBlPlJldmlldzwvd29yay10eXBlPjx1cmxzPjxyZWxhdGVkLXVybHM+PHVybD4mbHQ7
R28gdG8gSVNJJmd0OzovL1dPUzowMDAxODg2NDY1MDAwMDY8L3VybD48L3JlbGF0ZWQtdXJscz48
L3VybHM+PGVsZWN0cm9uaWMtcmVzb3VyY2UtbnVtPjEwLjEwNDYvai4xNDY5LTgxMzcuMjAwMy4w
MDk5OC54PC9lbGVjdHJvbmljLXJlc291cmNlLW51bT48bGFuZ3VhZ2U+RW5nbGlzaDwvbGFuZ3Vh
Z2U+PC9yZWNvcmQ+PC9DaXRlPjwvRW5kTm90ZT5=
</w:fldData>
        </w:fldChar>
      </w:r>
      <w:r w:rsidR="00247044">
        <w:instrText xml:space="preserve"> ADDIN EN.CITE.DATA </w:instrText>
      </w:r>
      <w:r w:rsidR="00247044">
        <w:fldChar w:fldCharType="end"/>
      </w:r>
      <w:r w:rsidR="006F1C15">
        <w:fldChar w:fldCharType="separate"/>
      </w:r>
      <w:r w:rsidR="00247044">
        <w:rPr>
          <w:noProof/>
        </w:rPr>
        <w:t>(Husband and Sabara, 2004)</w:t>
      </w:r>
      <w:r w:rsidR="006F1C15">
        <w:fldChar w:fldCharType="end"/>
      </w:r>
      <w:ins w:id="1" w:author="BROWN Max" w:date="2020-09-03T12:29:00Z">
        <w:r w:rsidR="006F1C15">
          <w:t>,</w:t>
        </w:r>
      </w:ins>
      <w:del w:id="2" w:author="BROWN Max" w:date="2020-09-03T12:29:00Z">
        <w:r w:rsidDel="006F1C15">
          <w:delText>(ref),</w:delText>
        </w:r>
      </w:del>
      <w:r>
        <w:t xml:space="preserve"> a literature review (Chapter 2) show</w:t>
      </w:r>
      <w:r w:rsidR="00EF5464">
        <w:t>ed</w:t>
      </w:r>
      <w:r>
        <w:t xml:space="preserve"> strong evidence that hybridisation between ploidy levels </w:t>
      </w:r>
      <w:r w:rsidR="00EF5464">
        <w:t>wa</w:t>
      </w:r>
      <w:r>
        <w:t>s common</w:t>
      </w:r>
      <w:r w:rsidR="00D33D06">
        <w:t>, particularly</w:t>
      </w:r>
      <w:r>
        <w:t xml:space="preserve"> in many groups of plants. Such interactions</w:t>
      </w:r>
      <w:r w:rsidR="00300CE2">
        <w:t xml:space="preserve"> between ploidy level of the parental species and hybridisation</w:t>
      </w:r>
      <w:r>
        <w:t xml:space="preserve"> can have long lasting evolutionary consequences disproportional in effect to the frequency of their occurrence, such as new lineage or species formation, and may be being amplified by global change. At a </w:t>
      </w:r>
      <w:r w:rsidR="00EF5464">
        <w:t>regional floristic</w:t>
      </w:r>
      <w:r>
        <w:t xml:space="preserve"> scale, the British flora provide</w:t>
      </w:r>
      <w:r w:rsidR="00EF5464">
        <w:t>d</w:t>
      </w:r>
      <w:r>
        <w:t xml:space="preserve"> an excellent framework for studying hybridisation and polyploidy due to the wealth of morphological, ecological, and genetic data. At this flora wide level, I f</w:t>
      </w:r>
      <w:r w:rsidR="00EF5464">
        <w:t>ou</w:t>
      </w:r>
      <w:r>
        <w:t>nd (</w:t>
      </w:r>
      <w:proofErr w:type="spellStart"/>
      <w:r>
        <w:t>phylo</w:t>
      </w:r>
      <w:proofErr w:type="spellEnd"/>
      <w:r>
        <w:t xml:space="preserve">)genetic factors and ploidy level to be important in predicting whether a species pair will </w:t>
      </w:r>
      <w:r w:rsidR="00C13E41">
        <w:t xml:space="preserve">successfully </w:t>
      </w:r>
      <w:r>
        <w:t xml:space="preserve">form a hybrid (Chapter 3). Species of differing ploidy level </w:t>
      </w:r>
      <w:r w:rsidR="00EF5464">
        <w:t>were</w:t>
      </w:r>
      <w:r>
        <w:t xml:space="preserve"> less likely to form hybrids, but </w:t>
      </w:r>
      <w:r w:rsidR="003114CA">
        <w:t>my</w:t>
      </w:r>
      <w:r>
        <w:t xml:space="preserve"> model indicate</w:t>
      </w:r>
      <w:r w:rsidR="00EF5464">
        <w:t>d</w:t>
      </w:r>
      <w:r>
        <w:t xml:space="preserve"> that the barrier is porous. At a finer scale still, I use</w:t>
      </w:r>
      <w:r w:rsidR="00EF5464">
        <w:t>d</w:t>
      </w:r>
      <w:r>
        <w:t xml:space="preserve"> the genus </w:t>
      </w:r>
      <w:r>
        <w:rPr>
          <w:i/>
        </w:rPr>
        <w:t>Euphrasia</w:t>
      </w:r>
      <w:r>
        <w:t xml:space="preserve"> to investigate a contact zone between two species of differing ploidy level (Chapter 4). Although I found </w:t>
      </w:r>
      <w:r w:rsidR="00D33D06">
        <w:t xml:space="preserve">a lack of </w:t>
      </w:r>
      <w:r>
        <w:t xml:space="preserve">evidence for hybridisation </w:t>
      </w:r>
      <w:r w:rsidR="00C13E41">
        <w:t xml:space="preserve">and introgression </w:t>
      </w:r>
      <w:r>
        <w:t>using conventional population genetic tools, demographic modelling indicat</w:t>
      </w:r>
      <w:r w:rsidR="00EF5464">
        <w:t>ed</w:t>
      </w:r>
      <w:r>
        <w:t xml:space="preserve"> there may </w:t>
      </w:r>
      <w:r w:rsidR="00EF5464">
        <w:t xml:space="preserve">have </w:t>
      </w:r>
      <w:r>
        <w:t>be</w:t>
      </w:r>
      <w:r w:rsidR="00EF5464">
        <w:t>en</w:t>
      </w:r>
      <w:r>
        <w:t xml:space="preserve"> limited</w:t>
      </w:r>
      <w:r w:rsidR="00EF5464">
        <w:t xml:space="preserve"> historical or</w:t>
      </w:r>
      <w:r>
        <w:t xml:space="preserve"> ongoing gene flow between these two species. </w:t>
      </w:r>
      <w:r w:rsidR="00300CE2">
        <w:t>Combining all present evidence in the thesis</w:t>
      </w:r>
      <w:r>
        <w:t xml:space="preserve">, hybridisation between ploidy levels </w:t>
      </w:r>
      <w:r w:rsidR="00EF5464">
        <w:t>wa</w:t>
      </w:r>
      <w:r>
        <w:t xml:space="preserve">s common globally, but may be rare in particular study systems. In the TCG </w:t>
      </w:r>
      <w:r>
        <w:rPr>
          <w:i/>
        </w:rPr>
        <w:t>Euphrasia</w:t>
      </w:r>
      <w:r>
        <w:t>, even rare hybridisation between ploidy levels may be sufficient to generate new species.</w:t>
      </w:r>
      <w:r w:rsidR="002C2AE0">
        <w:t xml:space="preserve"> My thesis adds to </w:t>
      </w:r>
      <w:r w:rsidR="006A2D27">
        <w:t>the emerging view that</w:t>
      </w:r>
      <w:r w:rsidR="009472B8">
        <w:t xml:space="preserve"> polyploidisation, in conjunction with hybridisation plays an important role in creating and maintaining diversity across different taxonomic groups </w:t>
      </w:r>
      <w:r w:rsidR="007901AA">
        <w:t xml:space="preserve">both historically </w:t>
      </w:r>
      <w:r w:rsidR="009472B8">
        <w:t xml:space="preserve">(e.g. </w:t>
      </w:r>
      <w:proofErr w:type="spellStart"/>
      <w:r w:rsidR="009472B8">
        <w:rPr>
          <w:i/>
        </w:rPr>
        <w:t>Galium</w:t>
      </w:r>
      <w:proofErr w:type="spellEnd"/>
      <w:ins w:id="3" w:author="BROWN Max" w:date="2020-09-03T12:54:00Z">
        <w:r w:rsidR="00247044">
          <w:t xml:space="preserve"> </w:t>
        </w:r>
      </w:ins>
      <w:r w:rsidR="00247044">
        <w:fldChar w:fldCharType="begin"/>
      </w:r>
      <w:r w:rsidR="00247044">
        <w:instrText xml:space="preserve"> ADDIN EN.CITE &lt;EndNote&gt;&lt;Cite&gt;&lt;Author&gt;Kolar&lt;/Author&gt;&lt;Year&gt;2015&lt;/Year&gt;&lt;RecNum&gt;1552&lt;/RecNum&gt;&lt;DisplayText&gt;(Kolar et al., 2015)&lt;/DisplayText&gt;&lt;record&gt;&lt;rec-number&gt;1552&lt;/rec-number&gt;&lt;foreign-keys&gt;&lt;key app="EN" db-id="rv5pzvwrkefxw5ez0dn5522yetsaer2px2s0" timestamp="1599134049"&gt;1552&lt;/key&gt;&lt;/foreign-keys&gt;&lt;ref-type name="Journal Article"&gt;17&lt;/ref-type&gt;&lt;contributors&gt;&lt;authors&gt;&lt;author&gt;Kolar, F.&lt;/author&gt;&lt;author&gt;Pisova, S.&lt;/author&gt;&lt;author&gt;Zaveska, E.&lt;/author&gt;&lt;author&gt;Fer, T.&lt;/author&gt;&lt;author&gt;Weiser, M.&lt;/author&gt;&lt;author&gt;Ehrendorfer, F.&lt;/author&gt;&lt;author&gt;Suda, J.&lt;/author&gt;&lt;/authors&gt;&lt;/contributors&gt;&lt;titles&gt;&lt;title&gt;The origin of unique diversity in deglaciated areas: traces of Pleistocene processes in north-European endemics from the Galium pusillum polyploid complex (Rubiaceae)&lt;/title&gt;&lt;secondary-title&gt;Molecular Ecology&lt;/secondary-title&gt;&lt;/titles&gt;&lt;periodical&gt;&lt;full-title&gt;Molecular Ecology&lt;/full-title&gt;&lt;/periodical&gt;&lt;pages&gt;1311-1334&lt;/pages&gt;&lt;volume&gt;24&lt;/volume&gt;&lt;number&gt;6&lt;/number&gt;&lt;dates&gt;&lt;year&gt;2015&lt;/year&gt;&lt;pub-dates&gt;&lt;date&gt;Mar&lt;/date&gt;&lt;/pub-dates&gt;&lt;/dates&gt;&lt;isbn&gt;0962-1083&lt;/isbn&gt;&lt;accession-num&gt;WOS:000351465300012&lt;/accession-num&gt;&lt;urls&gt;&lt;related-urls&gt;&lt;url&gt;&amp;lt;Go to ISI&amp;gt;://WOS:000351465300012&lt;/url&gt;&lt;/related-urls&gt;&lt;/urls&gt;&lt;electronic-resource-num&gt;10.1111/mec.13110&lt;/electronic-resource-num&gt;&lt;/record&gt;&lt;/Cite&gt;&lt;/EndNote&gt;</w:instrText>
      </w:r>
      <w:r w:rsidR="00247044">
        <w:fldChar w:fldCharType="separate"/>
      </w:r>
      <w:r w:rsidR="00247044">
        <w:rPr>
          <w:noProof/>
        </w:rPr>
        <w:t>(Kolar et al., 2015)</w:t>
      </w:r>
      <w:r w:rsidR="00247044">
        <w:fldChar w:fldCharType="end"/>
      </w:r>
      <w:ins w:id="4" w:author="BROWN Max" w:date="2020-09-03T12:56:00Z">
        <w:r w:rsidR="00247044">
          <w:t>)</w:t>
        </w:r>
      </w:ins>
      <w:del w:id="5" w:author="BROWN Max" w:date="2020-09-03T12:56:00Z">
        <w:r w:rsidR="009472B8" w:rsidDel="00247044">
          <w:delText xml:space="preserve"> (</w:delText>
        </w:r>
        <w:commentRangeStart w:id="6"/>
        <w:r w:rsidR="009472B8" w:rsidDel="00247044">
          <w:delText>ref</w:delText>
        </w:r>
        <w:commentRangeEnd w:id="6"/>
        <w:r w:rsidR="004F0AA2" w:rsidDel="00247044">
          <w:rPr>
            <w:rStyle w:val="CommentReference"/>
          </w:rPr>
          <w:commentReference w:id="6"/>
        </w:r>
        <w:r w:rsidR="009472B8" w:rsidDel="00247044">
          <w:delText>)</w:delText>
        </w:r>
        <w:r w:rsidR="007901AA" w:rsidDel="00247044">
          <w:delText>)</w:delText>
        </w:r>
      </w:del>
      <w:r w:rsidR="007901AA">
        <w:t xml:space="preserve"> and presently</w:t>
      </w:r>
      <w:r w:rsidR="009472B8">
        <w:t xml:space="preserve"> </w:t>
      </w:r>
      <w:r w:rsidR="007901AA">
        <w:t xml:space="preserve">(e.g. </w:t>
      </w:r>
      <w:proofErr w:type="spellStart"/>
      <w:r w:rsidR="009472B8">
        <w:rPr>
          <w:i/>
        </w:rPr>
        <w:t>Senecio</w:t>
      </w:r>
      <w:proofErr w:type="spellEnd"/>
      <w:del w:id="7" w:author="BROWN Max" w:date="2020-09-03T12:54:00Z">
        <w:r w:rsidR="009472B8" w:rsidDel="00247044">
          <w:delText xml:space="preserve"> </w:delText>
        </w:r>
      </w:del>
      <w:ins w:id="8" w:author="BROWN Max" w:date="2020-09-03T12:54:00Z">
        <w:r w:rsidR="00247044">
          <w:t xml:space="preserve"> </w:t>
        </w:r>
      </w:ins>
      <w:r w:rsidR="00247044">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00247044">
        <w:instrText xml:space="preserve"> ADDIN EN.CITE </w:instrText>
      </w:r>
      <w:r w:rsidR="00247044">
        <w:fldChar w:fldCharType="begin">
          <w:fldData xml:space="preserve">PEVuZE5vdGU+PENpdGU+PEF1dGhvcj5BYmJvdHQ8L0F1dGhvcj48WWVhcj4yMDA0PC9ZZWFyPjxS
ZWNOdW0+MzExPC9SZWNOdW0+PERpc3BsYXlUZXh0PihBYmJvdHQgYW5kIExvd2UsIDIwMDQpPC9E
aXNwbGF5VGV4dD48cmVjb3JkPjxyZWMtbnVtYmVyPjMxMTwvcmVjLW51bWJlcj48Zm9yZWlnbi1r
ZXlzPjxrZXkgYXBwPSJFTiIgZGItaWQ9InJ2NXB6dndya2VmeHc1ZXowZG41NTIyeWV0c2FlcjJw
eDJzMCIgdGltZXN0YW1wPSIwIj4zMTE8L2tleT48L2ZvcmVpZ24ta2V5cz48cmVmLXR5cGUgbmFt
ZT0iSm91cm5hbCBBcnRpY2xlIj4xNzwvcmVmLXR5cGU+PGNvbnRyaWJ1dG9ycz48YXV0aG9ycz48
YXV0aG9yPkFiYm90dCwgUi4gSi48L2F1dGhvcj48YXV0aG9yPkxvd2UsIEEuIEouPC9hdXRob3I+
PC9hdXRob3JzPjwvY29udHJpYnV0b3JzPjxhdXRoLWFkZHJlc3M+VW5pdiBTdCBBbmRyZXdzLCBT
Y2ggQmlvbCwgU3QgQW5kcmV3cyBLWTE2IDlUSCwgRmlmZSwgU2NvdGxhbmQuJiN4RDtBYmJvdHQs
IFJKIChyZXByaW50IGF1dGhvciksIFVuaXYgU3QgQW5kcmV3cywgU2NoIEJpb2wsIE1pdGNoZWxs
IEJsZGcsIFN0IEFuZHJld3MgS1kxNiA5VEgsIEZpZmUsIFNjb3RsYW5kLiYjeEQ7cmphQHN0LWFu
ZHJld3MuYWMudWs8L2F1dGgtYWRkcmVzcz48dGl0bGVzPjx0aXRsZT5PcmlnaW5zLCBlc3RhYmxp
c2htZW50IGFuZCBldm9sdXRpb24gb2YgbmV3IHBvbHlwbG9pZCBzcGVjaWVzOiBTZW5lY2lvIGNh
bWJyZW5zaXMgYW5kIFMtZWJvcmFjZW5zaXMgaW4gdGhlIEJyaXRpc2ggSXNsZXM8L3RpdGxlPjxz
ZWNvbmRhcnktdGl0bGU+QmlvbG9naWNhbCBKb3VybmFsIG9mIHRoZSBMaW5uZWFuIFNvY2lldHk8
L3NlY29uZGFyeS10aXRsZT48L3RpdGxlcz48cGVyaW9kaWNhbD48ZnVsbC10aXRsZT5CaW9sb2dp
Y2FsIEpvdXJuYWwgb2YgdGhlIExpbm5lYW4gU29jaWV0eTwvZnVsbC10aXRsZT48L3BlcmlvZGlj
YWw+PHBhZ2VzPjQ2Ny00NzQ8L3BhZ2VzPjx2b2x1bWU+ODI8L3ZvbHVtZT48bnVtYmVyPjQ8L251
bWJlcj48a2V5d29yZHM+PGtleXdvcmQ+YWxsb3BvbHlwbG9pZHk8L2tleXdvcmQ+PGtleXdvcmQ+
Z2Vub21lIGV2b2x1dGlvbjwva2V5d29yZD48a2V5d29yZD5oeWJyaWRpemF0aW9uPC9rZXl3b3Jk
PjxrZXl3b3JkPm1pbm9yaXR5IHR5cGU8L2tleXdvcmQ+PGtleXdvcmQ+ZGlzYWR2YW50YWdlPC9r
ZXl3b3JkPjxrZXl3b3JkPnJlcHJvZHVjdGl2ZSBpc29sYXRpb248L2tleXdvcmQ+PGtleXdvcmQ+
c2VsZmluZzwva2V5d29yZD48a2V5d29yZD5zcGVjaWF0aW9uPC9rZXl3b3JkPjxrZXl3b3JkPnJh
eSBmbG9yZXQgbG9jdXM8L2tleXdvcmQ+PGtleXdvcmQ+dmFyIGhpYmVybmljdXMgc3ltZTwva2V5
d29yZD48a2V5d29yZD52dWxnYXJpcyBsPC9rZXl3b3JkPjxrZXl3b3JkPnJhZGlhdGUgZ3JvdW5k
c2VsPC9rZXl3b3JkPjxrZXl3b3JkPmlzb3p5bWUgZXZpZGVuY2U8L2tleXdvcmQ+PGtleXdvcmQ+
cmVwcm9kdWN0aXZlIGlzb2xhdGlvbjwva2V5d29yZD48a2V5d29yZD5vdXRjcm9zc2luZyBmcmVx
dWVuY3k8L2tleXdvcmQ+PGtleXdvcmQ+Y2hsb3JvcGxhc3QgZG5hPC9rZXl3b3JkPjxrZXl3b3Jk
PmFzdGVyYWNlYWU8L2tleXdvcmQ+PGtleXdvcmQ+aHlicmlkaXphdGlvbjwva2V5d29yZD48a2V5
d29yZD5Fdm9sdXRpb25hcnkgQmlvbG9neTwva2V5d29yZD48L2tleXdvcmRzPjxkYXRlcz48eWVh
cj4yMDA0PC95ZWFyPjxwdWItZGF0ZXM+PGRhdGU+QXVnPC9kYXRlPjwvcHViLWRhdGVzPjwvZGF0
ZXM+PGlzYm4+MDAyNC00MDY2PC9pc2JuPjxhY2Nlc3Npb24tbnVtPldPUzowMDAyMjM4MDg2MDAw
MDc8L2FjY2Vzc2lvbi1udW0+PHdvcmstdHlwZT5BcnRpY2xlOyBQcm9jZWVkaW5ncyBQYXBlcjwv
d29yay10eXBlPjx1cmxzPjxyZWxhdGVkLXVybHM+PHVybD4mbHQ7R28gdG8gSVNJJmd0OzovL1dP
UzowMDAyMjM4MDg2MDAwMDc8L3VybD48L3JlbGF0ZWQtdXJscz48L3VybHM+PGVsZWN0cm9uaWMt
cmVzb3VyY2UtbnVtPjEwLjExMTEvai4xMDk1LTgzMTIuMjAwNC4wMDMzMy54PC9lbGVjdHJvbmlj
LXJlc291cmNlLW51bT48bGFuZ3VhZ2U+RW5nbGlzaDwvbGFuZ3VhZ2U+PC9yZWNvcmQ+PC9DaXRl
PjwvRW5kTm90ZT5=
</w:fldData>
        </w:fldChar>
      </w:r>
      <w:r w:rsidR="00247044">
        <w:instrText xml:space="preserve"> ADDIN EN.CITE.DATA </w:instrText>
      </w:r>
      <w:r w:rsidR="00247044">
        <w:fldChar w:fldCharType="end"/>
      </w:r>
      <w:r w:rsidR="00247044">
        <w:fldChar w:fldCharType="separate"/>
      </w:r>
      <w:r w:rsidR="00247044">
        <w:rPr>
          <w:noProof/>
        </w:rPr>
        <w:t>(Abbott and Lowe, 2004)</w:t>
      </w:r>
      <w:r w:rsidR="00247044">
        <w:fldChar w:fldCharType="end"/>
      </w:r>
      <w:del w:id="9" w:author="BROWN Max" w:date="2020-09-03T12:54:00Z">
        <w:r w:rsidR="009472B8" w:rsidDel="00247044">
          <w:delText>(ref)</w:delText>
        </w:r>
      </w:del>
      <w:r w:rsidR="009472B8">
        <w:t>).</w:t>
      </w:r>
    </w:p>
    <w:p w14:paraId="22788E5C" w14:textId="77777777" w:rsidR="00737479" w:rsidRDefault="00737479" w:rsidP="00737479"/>
    <w:p w14:paraId="05FA2573" w14:textId="77777777" w:rsidR="00737479" w:rsidRDefault="00737479" w:rsidP="00737479">
      <w:pPr>
        <w:ind w:firstLine="360"/>
        <w:rPr>
          <w:b/>
        </w:rPr>
      </w:pPr>
      <w:r>
        <w:rPr>
          <w:b/>
        </w:rPr>
        <w:t>Evidence of parasitism playing a role in taxonomic complexity:</w:t>
      </w:r>
    </w:p>
    <w:p w14:paraId="687B4EB8" w14:textId="77777777" w:rsidR="00737479" w:rsidRDefault="00737479" w:rsidP="00737479"/>
    <w:p w14:paraId="505ECB4B" w14:textId="0BF7018E" w:rsidR="00F16194" w:rsidRPr="00F16194" w:rsidRDefault="00737479" w:rsidP="00F16194">
      <w:r>
        <w:t xml:space="preserve">My results using common garden experiments </w:t>
      </w:r>
      <w:r w:rsidR="00C13E41">
        <w:t xml:space="preserve">with </w:t>
      </w:r>
      <w:r>
        <w:rPr>
          <w:i/>
        </w:rPr>
        <w:t>Euphrasia</w:t>
      </w:r>
      <w:r>
        <w:t xml:space="preserve"> show</w:t>
      </w:r>
      <w:r w:rsidR="00EF5464">
        <w:t>ed</w:t>
      </w:r>
      <w:r>
        <w:t xml:space="preserve"> that the hemiparasitic habit can contribute to taxonomic complexity. In the first experiment (Chapter 5), the results suggest</w:t>
      </w:r>
      <w:r w:rsidR="00EF5464">
        <w:t>ed</w:t>
      </w:r>
      <w:r>
        <w:t xml:space="preserve"> that although some species were consistently morphologically distinct (e.g. </w:t>
      </w:r>
      <w:r>
        <w:rPr>
          <w:i/>
        </w:rPr>
        <w:t xml:space="preserve">Euphrasia </w:t>
      </w:r>
      <w:proofErr w:type="spellStart"/>
      <w:r>
        <w:rPr>
          <w:i/>
        </w:rPr>
        <w:t>micrantha</w:t>
      </w:r>
      <w:proofErr w:type="spellEnd"/>
      <w:r>
        <w:t>), other closely related species overlap</w:t>
      </w:r>
      <w:r w:rsidR="00EF5464">
        <w:t>ped</w:t>
      </w:r>
      <w:r>
        <w:t xml:space="preserve"> in many traits and sometimes could not be reliably told apart in a common garden setting. I suggested that there may be differential natural selection for local ecological conditions in the wild that</w:t>
      </w:r>
      <w:r w:rsidR="002C2AE0">
        <w:t xml:space="preserve"> drive life history differences between species</w:t>
      </w:r>
      <w:r>
        <w:t xml:space="preserve">. There </w:t>
      </w:r>
      <w:r w:rsidR="00EF5464">
        <w:t>wa</w:t>
      </w:r>
      <w:r>
        <w:t xml:space="preserve">s also considerable phenotypic plasticity in relation to the host species being </w:t>
      </w:r>
      <w:proofErr w:type="spellStart"/>
      <w:r>
        <w:t>parasitised</w:t>
      </w:r>
      <w:proofErr w:type="spellEnd"/>
      <w:r>
        <w:t xml:space="preserve">, with only a few traits (e.g. node to first flower) </w:t>
      </w:r>
      <w:r w:rsidR="00EF5464">
        <w:t xml:space="preserve">that </w:t>
      </w:r>
      <w:r>
        <w:t>show</w:t>
      </w:r>
      <w:r w:rsidR="00EF5464">
        <w:t>ed</w:t>
      </w:r>
      <w:r>
        <w:t xml:space="preserve"> consistency </w:t>
      </w:r>
      <w:r w:rsidR="00C13E41">
        <w:t xml:space="preserve">when a </w:t>
      </w:r>
      <w:r w:rsidR="00C13E41" w:rsidRPr="00EF5464">
        <w:rPr>
          <w:i/>
        </w:rPr>
        <w:t>Euphrasia</w:t>
      </w:r>
      <w:r w:rsidR="00C13E41">
        <w:t xml:space="preserve"> species </w:t>
      </w:r>
      <w:r w:rsidR="00EF5464">
        <w:t>wa</w:t>
      </w:r>
      <w:r w:rsidR="00C13E41">
        <w:t xml:space="preserve">s grown on a particular </w:t>
      </w:r>
      <w:r>
        <w:t xml:space="preserve">host species. Next, </w:t>
      </w:r>
      <w:r w:rsidR="00EF5464">
        <w:t>I</w:t>
      </w:r>
      <w:r>
        <w:t xml:space="preserve"> investigate</w:t>
      </w:r>
      <w:r w:rsidR="00EF5464">
        <w:t>d</w:t>
      </w:r>
      <w:r>
        <w:t xml:space="preserve"> host-parasite interactions across a range of host-</w:t>
      </w:r>
      <w:r>
        <w:rPr>
          <w:i/>
        </w:rPr>
        <w:t>Euphrasia</w:t>
      </w:r>
      <w:r>
        <w:t xml:space="preserve"> species combinations to see if there </w:t>
      </w:r>
      <w:r w:rsidR="00EF5464">
        <w:t>wa</w:t>
      </w:r>
      <w:r>
        <w:t>s evidence of host specificity (Chapter 6). I f</w:t>
      </w:r>
      <w:r w:rsidR="00EF5464">
        <w:t>ou</w:t>
      </w:r>
      <w:r>
        <w:t xml:space="preserve">nd evidence of host parasite interactions, which could be responsible for local host adaptation, and in turn may drive the evolution of cryptic </w:t>
      </w:r>
      <w:r w:rsidR="00300CE2">
        <w:t>specialisation</w:t>
      </w:r>
      <w:r>
        <w:t xml:space="preserve">. Although this hypothesis is consistent with my results, more work would need to prove local </w:t>
      </w:r>
      <w:r w:rsidR="00D33D06">
        <w:t xml:space="preserve">host </w:t>
      </w:r>
      <w:r>
        <w:t>adaptation in the wild. In sum, host species influence</w:t>
      </w:r>
      <w:r w:rsidR="00EF5464">
        <w:t>d</w:t>
      </w:r>
      <w:r>
        <w:t xml:space="preserve"> both the morphology and fitness of </w:t>
      </w:r>
      <w:r>
        <w:rPr>
          <w:i/>
        </w:rPr>
        <w:t>Euphrasia</w:t>
      </w:r>
      <w:r>
        <w:t xml:space="preserve"> individuals, creating the potential for species confusion through phenotypic </w:t>
      </w:r>
      <w:r>
        <w:lastRenderedPageBreak/>
        <w:t>plasticity</w:t>
      </w:r>
      <w:r w:rsidR="003114CA">
        <w:t>,</w:t>
      </w:r>
      <w:r>
        <w:t xml:space="preserve"> and cryptic specialisation of </w:t>
      </w:r>
      <w:r>
        <w:rPr>
          <w:i/>
        </w:rPr>
        <w:t>Euphrasia</w:t>
      </w:r>
      <w:r>
        <w:t xml:space="preserve"> on certain host species.</w:t>
      </w:r>
      <w:r w:rsidR="002C2AE0">
        <w:t xml:space="preserve"> </w:t>
      </w:r>
      <w:r w:rsidR="00F16194">
        <w:t xml:space="preserve">Little work has been done </w:t>
      </w:r>
      <w:r w:rsidR="00300CE2">
        <w:t xml:space="preserve">on </w:t>
      </w:r>
      <w:r w:rsidR="00F16194">
        <w:t xml:space="preserve">taxonomic complexity </w:t>
      </w:r>
      <w:r w:rsidR="00300CE2">
        <w:t xml:space="preserve">through the lens of parasitism </w:t>
      </w:r>
      <w:r w:rsidR="00F16194">
        <w:t xml:space="preserve">in other hemiparasitic plant genera. A good candidate for investigation would be </w:t>
      </w:r>
      <w:proofErr w:type="spellStart"/>
      <w:r w:rsidR="00F16194">
        <w:rPr>
          <w:i/>
        </w:rPr>
        <w:t>Pedicularis</w:t>
      </w:r>
      <w:proofErr w:type="spellEnd"/>
      <w:r w:rsidR="00F16194">
        <w:t>, which is a large genus, containing species complexes</w:t>
      </w:r>
      <w:del w:id="10" w:author="BROWN Max" w:date="2020-09-03T13:01:00Z">
        <w:r w:rsidR="00F16194" w:rsidDel="005D4B18">
          <w:delText xml:space="preserve"> (e.g. refs</w:delText>
        </w:r>
      </w:del>
      <w:ins w:id="11" w:author="BROWN Max" w:date="2020-09-03T13:01:00Z">
        <w:r w:rsidR="005D4B18">
          <w:t xml:space="preserve"> </w:t>
        </w:r>
      </w:ins>
      <w:r w:rsidR="00800E4D">
        <w:fldChar w:fldCharType="begin"/>
      </w:r>
      <w:r w:rsidR="00800E4D">
        <w:instrText xml:space="preserve"> ADDIN EN.CITE &lt;EndNote&gt;&lt;Cite&gt;&lt;Author&gt;Garg&lt;/Author&gt;&lt;Year&gt;2010&lt;/Year&gt;&lt;RecNum&gt;1553&lt;/RecNum&gt;&lt;DisplayText&gt;(Garg, 2010)&lt;/DisplayText&gt;&lt;record&gt;&lt;rec-number&gt;1553&lt;/rec-number&gt;&lt;foreign-keys&gt;&lt;key app="EN" db-id="rv5pzvwrkefxw5ez0dn5522yetsaer2px2s0" timestamp="1599134471"&gt;1553&lt;/key&gt;&lt;/foreign-keys&gt;&lt;ref-type name="Journal Article"&gt;17&lt;/ref-type&gt;&lt;contributors&gt;&lt;authors&gt;&lt;author&gt;Garg, A.&lt;/author&gt;&lt;/authors&gt;&lt;/contributors&gt;&lt;titles&gt;&lt;title&gt;Adaptive responses underpinning speciation in Pedicularis L. (Scrophulariaceae)&lt;/title&gt;&lt;secondary-title&gt;Current Science&lt;/secondary-title&gt;&lt;/titles&gt;&lt;periodical&gt;&lt;full-title&gt;Current Science&lt;/full-title&gt;&lt;/periodical&gt;&lt;pages&gt;733-736&lt;/pages&gt;&lt;volume&gt;99&lt;/volume&gt;&lt;number&gt;6&lt;/number&gt;&lt;dates&gt;&lt;year&gt;2010&lt;/year&gt;&lt;pub-dates&gt;&lt;date&gt;Sep&lt;/date&gt;&lt;/pub-dates&gt;&lt;/dates&gt;&lt;isbn&gt;0011-3891&lt;/isbn&gt;&lt;accession-num&gt;WOS:000282449500015&lt;/accession-num&gt;&lt;urls&gt;&lt;related-urls&gt;&lt;url&gt;&amp;lt;Go to ISI&amp;gt;://WOS:000282449500015&lt;/url&gt;&lt;/related-urls&gt;&lt;/urls&gt;&lt;/record&gt;&lt;/Cite&gt;&lt;/EndNote&gt;</w:instrText>
      </w:r>
      <w:r w:rsidR="00800E4D">
        <w:fldChar w:fldCharType="separate"/>
      </w:r>
      <w:r w:rsidR="00800E4D">
        <w:rPr>
          <w:noProof/>
        </w:rPr>
        <w:t>(Garg, 2010)</w:t>
      </w:r>
      <w:r w:rsidR="00800E4D">
        <w:fldChar w:fldCharType="end"/>
      </w:r>
      <w:del w:id="12" w:author="BROWN Max" w:date="2020-09-03T13:01:00Z">
        <w:r w:rsidR="00F16194" w:rsidDel="005D4B18">
          <w:delText>)</w:delText>
        </w:r>
      </w:del>
      <w:r w:rsidR="00F16194">
        <w:t xml:space="preserve">. Due to the relatedness to </w:t>
      </w:r>
      <w:r w:rsidR="00F16194">
        <w:rPr>
          <w:i/>
        </w:rPr>
        <w:t>Euphrasia</w:t>
      </w:r>
      <w:r w:rsidR="00300CE2">
        <w:t xml:space="preserve"> both phylogenetically and in terms of the presence of much recent speciation</w:t>
      </w:r>
      <w:r w:rsidR="00F16194">
        <w:t xml:space="preserve">, I would postulate that </w:t>
      </w:r>
      <w:proofErr w:type="spellStart"/>
      <w:r w:rsidR="00F16194">
        <w:rPr>
          <w:i/>
        </w:rPr>
        <w:t>Pedicularis</w:t>
      </w:r>
      <w:proofErr w:type="spellEnd"/>
      <w:r w:rsidR="00F16194">
        <w:rPr>
          <w:i/>
        </w:rPr>
        <w:t xml:space="preserve"> </w:t>
      </w:r>
      <w:r w:rsidR="00F16194">
        <w:t>has similar processes that may be driving taxonomic confusion and diversity in the genus.</w:t>
      </w:r>
    </w:p>
    <w:p w14:paraId="45D847D7" w14:textId="346461F1" w:rsidR="007F2FB3" w:rsidRDefault="00FA0ADD" w:rsidP="00F16194">
      <w:pPr>
        <w:rPr>
          <w:b/>
        </w:rPr>
      </w:pPr>
      <w:r>
        <w:t xml:space="preserve"> </w:t>
      </w:r>
    </w:p>
    <w:p w14:paraId="6BEF11CE" w14:textId="7FED18AB" w:rsidR="00737479" w:rsidRPr="0075161F" w:rsidRDefault="00737479" w:rsidP="00737479">
      <w:pPr>
        <w:ind w:firstLine="360"/>
        <w:rPr>
          <w:b/>
        </w:rPr>
      </w:pPr>
      <w:r>
        <w:rPr>
          <w:b/>
        </w:rPr>
        <w:t>Critique and further study</w:t>
      </w:r>
      <w:r w:rsidR="00EF5464">
        <w:rPr>
          <w:b/>
        </w:rPr>
        <w:t>:</w:t>
      </w:r>
    </w:p>
    <w:p w14:paraId="4D8AF88E" w14:textId="77777777" w:rsidR="00737479" w:rsidRDefault="00737479" w:rsidP="00737479"/>
    <w:p w14:paraId="676E4F01" w14:textId="4BE49EF0" w:rsidR="00737479" w:rsidRPr="00984E2C" w:rsidRDefault="00737479" w:rsidP="00737479">
      <w:r>
        <w:t>Given the broad aims of the thesis, there are areas which could benefit from further study. In particular, an increased taxonomic scope would help to generalise more across plants. Good data is available for the British flora (Chapter 3), but this is not so for many other floras, especially in tropical regions of the world. Regions with data available (i.e. temperate regions) may also not be representative of the processes operating elsewhere, as these same regions are for the most part highly degraded habitats with disturbed ecological</w:t>
      </w:r>
      <w:r w:rsidR="00475ED3">
        <w:t xml:space="preserve"> processes</w:t>
      </w:r>
      <w:r>
        <w:t xml:space="preserve"> and </w:t>
      </w:r>
      <w:r w:rsidR="00475ED3">
        <w:t xml:space="preserve">altered </w:t>
      </w:r>
      <w:r>
        <w:t xml:space="preserve">evolutionary </w:t>
      </w:r>
      <w:r w:rsidR="00475ED3">
        <w:t>trajectories</w:t>
      </w:r>
      <w:r>
        <w:t xml:space="preserve">. </w:t>
      </w:r>
      <w:r w:rsidR="002C2AE0">
        <w:t xml:space="preserve">Degradation and disturbance would affect </w:t>
      </w:r>
      <w:r w:rsidR="006A2D27">
        <w:t>findings</w:t>
      </w:r>
      <w:r w:rsidR="002C2AE0">
        <w:t>, as we expect hybrids to be more common, and more alien species to be present in these situations.</w:t>
      </w:r>
      <w:r w:rsidR="008A6AF7">
        <w:t xml:space="preserve"> Another area which would benefit from increased scope is t</w:t>
      </w:r>
      <w:r>
        <w:t>he GBS study (Chapter 4)</w:t>
      </w:r>
      <w:r w:rsidR="008A6AF7">
        <w:t>. Here, I</w:t>
      </w:r>
      <w:r>
        <w:t xml:space="preserve"> investigated only one contact zone and a limited number of individuals</w:t>
      </w:r>
      <w:r w:rsidR="003114CA">
        <w:t>, where hybrids may have been missed due to the small sample sizes</w:t>
      </w:r>
      <w:r>
        <w:t xml:space="preserve">. A single contact zone does not represent the whole spectrum of </w:t>
      </w:r>
      <w:r w:rsidR="00D33D06">
        <w:t>possibilities</w:t>
      </w:r>
      <w:r>
        <w:t>,</w:t>
      </w:r>
      <w:r w:rsidR="00475ED3">
        <w:t xml:space="preserve"> for example some contact zones may be younger than others, or present asymmetrical numbers of parental plants and hybrid genotypes</w:t>
      </w:r>
      <w:ins w:id="13" w:author="BROWN Max" w:date="2020-09-03T13:02:00Z">
        <w:r w:rsidR="00F633C8">
          <w:t xml:space="preserve"> </w:t>
        </w:r>
      </w:ins>
      <w:r w:rsidR="00F633C8">
        <w:fldChar w:fldCharType="begin"/>
      </w:r>
      <w:r w:rsidR="00F633C8">
        <w:instrText xml:space="preserve"> ADDIN EN.CITE &lt;EndNote&gt;&lt;Cite&gt;&lt;Author&gt;Twyford&lt;/Author&gt;&lt;Year&gt;2015&lt;/Year&gt;&lt;RecNum&gt;1554&lt;/RecNum&gt;&lt;DisplayText&gt;(Twyford et al., 2015)&lt;/DisplayText&gt;&lt;record&gt;&lt;rec-number&gt;1554&lt;/rec-number&gt;&lt;foreign-keys&gt;&lt;key app="EN" db-id="rv5pzvwrkefxw5ez0dn5522yetsaer2px2s0" timestamp="1599134553"&gt;1554&lt;/key&gt;&lt;/foreign-keys&gt;&lt;ref-type name="Journal Article"&gt;17&lt;/ref-type&gt;&lt;contributors&gt;&lt;authors&gt;&lt;author&gt;Twyford, A. D.&lt;/author&gt;&lt;author&gt;Kidner, C. A.&lt;/author&gt;&lt;author&gt;Ennos, R. A.&lt;/author&gt;&lt;/authors&gt;&lt;/contributors&gt;&lt;titles&gt;&lt;title&gt;Maintenance of species boundaries in a Neotropical radiation of Begonia&lt;/title&gt;&lt;secondary-title&gt;Molecular Ecology&lt;/secondary-title&gt;&lt;/titles&gt;&lt;periodical&gt;&lt;full-title&gt;Molecular Ecology&lt;/full-title&gt;&lt;/periodical&gt;&lt;pages&gt;4982-4993&lt;/pages&gt;&lt;volume&gt;24&lt;/volume&gt;&lt;number&gt;19&lt;/number&gt;&lt;dates&gt;&lt;year&gt;2015&lt;/year&gt;&lt;pub-dates&gt;&lt;date&gt;Oct&lt;/date&gt;&lt;/pub-dates&gt;&lt;/dates&gt;&lt;isbn&gt;0962-1083&lt;/isbn&gt;&lt;accession-num&gt;WOS:000362194900012&lt;/accession-num&gt;&lt;urls&gt;&lt;related-urls&gt;&lt;url&gt;&amp;lt;Go to ISI&amp;gt;://WOS:000362194900012&lt;/url&gt;&lt;/related-urls&gt;&lt;/urls&gt;&lt;electronic-resource-num&gt;10.1111/mec.13355&lt;/electronic-resource-num&gt;&lt;/record&gt;&lt;/Cite&gt;&lt;/EndNote&gt;</w:instrText>
      </w:r>
      <w:r w:rsidR="00F633C8">
        <w:fldChar w:fldCharType="separate"/>
      </w:r>
      <w:r w:rsidR="00F633C8">
        <w:rPr>
          <w:noProof/>
        </w:rPr>
        <w:t>(Twyford et al., 2015)</w:t>
      </w:r>
      <w:r w:rsidR="00F633C8">
        <w:fldChar w:fldCharType="end"/>
      </w:r>
      <w:ins w:id="14" w:author="BROWN Max" w:date="2020-09-03T13:05:00Z">
        <w:r w:rsidR="00F633C8">
          <w:t>.</w:t>
        </w:r>
      </w:ins>
      <w:del w:id="15" w:author="BROWN Max" w:date="2020-09-03T13:05:00Z">
        <w:r w:rsidR="00475ED3" w:rsidDel="00F633C8">
          <w:delText xml:space="preserve"> (</w:delText>
        </w:r>
        <w:commentRangeStart w:id="16"/>
        <w:r w:rsidR="00475ED3" w:rsidDel="00F633C8">
          <w:delText>ref</w:delText>
        </w:r>
        <w:commentRangeEnd w:id="16"/>
        <w:r w:rsidR="00475ED3" w:rsidDel="00F633C8">
          <w:rPr>
            <w:rStyle w:val="CommentReference"/>
          </w:rPr>
          <w:commentReference w:id="16"/>
        </w:r>
        <w:r w:rsidR="00475ED3" w:rsidDel="00F633C8">
          <w:delText>).</w:delText>
        </w:r>
      </w:del>
      <w:r>
        <w:t xml:space="preserve"> </w:t>
      </w:r>
      <w:r w:rsidR="00475ED3">
        <w:t>Therefore s</w:t>
      </w:r>
      <w:r w:rsidR="00EF7AAD">
        <w:t>ampling</w:t>
      </w:r>
      <w:r>
        <w:t xml:space="preserve"> multiple contact zones across multiple species which do and do not differ in their ploidy level would have been ideal. </w:t>
      </w:r>
      <w:r w:rsidR="00DC3E9E">
        <w:t>On the other hand,</w:t>
      </w:r>
      <w:del w:id="17" w:author="BROWN Max" w:date="2020-09-03T13:05:00Z">
        <w:r w:rsidR="00DC3E9E" w:rsidDel="00F633C8">
          <w:delText xml:space="preserve"> Yeo (</w:delText>
        </w:r>
        <w:commentRangeStart w:id="18"/>
        <w:r w:rsidR="00DC3E9E" w:rsidDel="00F633C8">
          <w:delText>ref</w:delText>
        </w:r>
        <w:commentRangeEnd w:id="18"/>
        <w:r w:rsidR="00DC3E9E" w:rsidDel="00F633C8">
          <w:rPr>
            <w:rStyle w:val="CommentReference"/>
          </w:rPr>
          <w:commentReference w:id="18"/>
        </w:r>
      </w:del>
      <w:ins w:id="19" w:author="BROWN Max" w:date="2020-09-03T13:05:00Z">
        <w:r w:rsidR="00F633C8">
          <w:t xml:space="preserve"> </w:t>
        </w:r>
      </w:ins>
      <w:r w:rsidR="00F633C8">
        <w:fldChar w:fldCharType="begin"/>
      </w:r>
      <w:r w:rsidR="00F633C8">
        <w:instrText xml:space="preserve"> ADDIN EN.CITE &lt;EndNote&gt;&lt;Cite&gt;&lt;Author&gt;Yeo&lt;/Author&gt;&lt;Year&gt;1954&lt;/Year&gt;&lt;RecNum&gt;422&lt;/RecNum&gt;&lt;DisplayText&gt;(Yeo, 1954)&lt;/DisplayText&gt;&lt;record&gt;&lt;rec-number&gt;422&lt;/rec-number&gt;&lt;foreign-keys&gt;&lt;key app="EN" db-id="rv5pzvwrkefxw5ez0dn5522yetsaer2px2s0" timestamp="0"&gt;422&lt;/key&gt;&lt;/foreign-keys&gt;&lt;ref-type name="Journal Article"&gt;17&lt;/ref-type&gt;&lt;contributors&gt;&lt;authors&gt;&lt;author&gt;Yeo, P F&lt;/author&gt;&lt;/authors&gt;&lt;/contributors&gt;&lt;titles&gt;&lt;title&gt;The cytology of British species of Euphrasia&lt;/title&gt;&lt;secondary-title&gt;Watsonia&lt;/secondary-title&gt;&lt;/titles&gt;&lt;periodical&gt;&lt;full-title&gt;Watsonia&lt;/full-title&gt;&lt;/periodical&gt;&lt;pages&gt;101-108&lt;/pages&gt;&lt;volume&gt;3&lt;/volume&gt;&lt;number&gt;2&lt;/number&gt;&lt;dates&gt;&lt;year&gt;1954&lt;/year&gt;&lt;/dates&gt;&lt;urls&gt;&lt;/urls&gt;&lt;/record&gt;&lt;/Cite&gt;&lt;/EndNote&gt;</w:instrText>
      </w:r>
      <w:r w:rsidR="00F633C8">
        <w:fldChar w:fldCharType="separate"/>
      </w:r>
      <w:r w:rsidR="00F633C8">
        <w:rPr>
          <w:noProof/>
        </w:rPr>
        <w:t>(Yeo, 1954)</w:t>
      </w:r>
      <w:r w:rsidR="00F633C8">
        <w:fldChar w:fldCharType="end"/>
      </w:r>
      <w:del w:id="20" w:author="BROWN Max" w:date="2020-09-03T13:05:00Z">
        <w:r w:rsidR="00DC3E9E" w:rsidDel="00F633C8">
          <w:delText>)</w:delText>
        </w:r>
      </w:del>
      <w:r w:rsidR="00DC3E9E">
        <w:t xml:space="preserve"> found only a single triploid in his large cytogenetic survey of </w:t>
      </w:r>
      <w:r w:rsidR="00DC3E9E">
        <w:rPr>
          <w:i/>
        </w:rPr>
        <w:t>Euphrasia</w:t>
      </w:r>
      <w:r w:rsidR="00DC3E9E">
        <w:t xml:space="preserve">, indicating hybridisation between ploidy levels is rare. </w:t>
      </w:r>
      <w:r>
        <w:t xml:space="preserve">In the latter growth experiment (Chapter 6), relating host preferences to </w:t>
      </w:r>
      <w:r>
        <w:rPr>
          <w:i/>
        </w:rPr>
        <w:t>Euphrasia</w:t>
      </w:r>
      <w:r>
        <w:t xml:space="preserve"> growing in the wild would give a clearer indication of host preferences. This could be either done by using quadrats to relate nearby hosts, or more accurately by looking for haustorial connections to host roots. This technique of looking at haustorial connections by uprooting </w:t>
      </w:r>
      <w:r>
        <w:rPr>
          <w:i/>
        </w:rPr>
        <w:t>Euphrasia</w:t>
      </w:r>
      <w:r>
        <w:t xml:space="preserve"> individuals would give a better proxy for fitness and host suitability in a common garden setting.</w:t>
      </w:r>
    </w:p>
    <w:p w14:paraId="1EE2BD21" w14:textId="77777777" w:rsidR="00737479" w:rsidRPr="001C5279" w:rsidRDefault="00737479" w:rsidP="00E03948">
      <w:pPr>
        <w:rPr>
          <w:b/>
        </w:rPr>
      </w:pPr>
    </w:p>
    <w:p w14:paraId="7B7E55F4" w14:textId="22A9EADF" w:rsidR="00737479" w:rsidRPr="004F7E86" w:rsidRDefault="00737479" w:rsidP="00737479">
      <w:r>
        <w:t xml:space="preserve">There are many avenues for </w:t>
      </w:r>
      <w:r w:rsidR="00D33D06">
        <w:t xml:space="preserve">potential </w:t>
      </w:r>
      <w:r>
        <w:t xml:space="preserve">future research and I will highlight a few here. For further investigation into the genetics of </w:t>
      </w:r>
      <w:r>
        <w:rPr>
          <w:i/>
        </w:rPr>
        <w:t>Euphrasia</w:t>
      </w:r>
      <w:r>
        <w:t xml:space="preserve">, a complete and contiguous (potentially phased) whole genome assembly of both a diploid and a tetraploid species is essential. Using these complete genomes it will be possible to accurately characterise regions </w:t>
      </w:r>
      <w:r w:rsidR="00BA37A5">
        <w:t>underlying adaptive introgression</w:t>
      </w:r>
      <w:r>
        <w:t xml:space="preserve">, and detect structural changes between the hybrid </w:t>
      </w:r>
      <w:r w:rsidR="00D33D06">
        <w:t xml:space="preserve">species </w:t>
      </w:r>
      <w:r>
        <w:t xml:space="preserve">and </w:t>
      </w:r>
      <w:r w:rsidR="00D33D06">
        <w:t xml:space="preserve">their </w:t>
      </w:r>
      <w:r>
        <w:t>parental progenitors</w:t>
      </w:r>
      <w:ins w:id="21" w:author="BROWN Max" w:date="2020-09-03T13:05:00Z">
        <w:r w:rsidR="00F633C8">
          <w:t xml:space="preserve"> </w:t>
        </w:r>
      </w:ins>
      <w:r w:rsidR="00F633C8">
        <w:fldChar w:fldCharType="begin">
          <w:fldData xml:space="preserve">PEVuZE5vdGU+PENpdGU+PEF1dGhvcj5DaGFwbWFuPC9BdXRob3I+PFllYXI+MjAxMDwvWWVhcj48
UmVjTnVtPjk4MDwvUmVjTnVtPjxEaXNwbGF5VGV4dD4oQ2hhcG1hbiBhbmQgQWJib3R0LCAyMDEw
LCBKYXkgZXQgYWwuLCAyMDE4KTwvRGlzcGxheVRleHQ+PHJlY29yZD48cmVjLW51bWJlcj45ODA8
L3JlYy1udW1iZXI+PGZvcmVpZ24ta2V5cz48a2V5IGFwcD0iRU4iIGRiLWlkPSJydjVwenZ3cmtl
Znh3NWV6MGRuNTUyMnlldHNhZXIycHgyczAiIHRpbWVzdGFtcD0iMTU0MTQzMjIxNCI+OTgwPC9r
ZXk+PC9mb3JlaWduLWtleXM+PHJlZi10eXBlIG5hbWU9IkpvdXJuYWwgQXJ0aWNsZSI+MTc8L3Jl
Zi10eXBlPjxjb250cmlidXRvcnM+PGF1dGhvcnM+PGF1dGhvcj5DaGFwbWFuLCBNLiBBLjwvYXV0
aG9yPjxhdXRob3I+QWJib3R0LCBSLiBKLjwvYXV0aG9yPjwvYXV0aG9ycz48L2NvbnRyaWJ1dG9y
cz48dGl0bGVzPjx0aXRsZT5JbnRyb2dyZXNzaW9uIG9mIGZpdG5lc3MgZ2VuZXMgYWNyb3NzIGEg
cGxvaWR5IGJhcnJpZXI8L3RpdGxlPjxzZWNvbmRhcnktdGl0bGU+TmV3IFBoeXRvbG9naXN0PC9z
ZWNvbmRhcnktdGl0bGU+PC90aXRsZXM+PHBlcmlvZGljYWw+PGZ1bGwtdGl0bGU+TmV3IFBoeXRv
bG9naXN0PC9mdWxsLXRpdGxlPjwvcGVyaW9kaWNhbD48cGFnZXM+NjMtNzE8L3BhZ2VzPjx2b2x1
bWU+MTg2PC92b2x1bWU+PG51bWJlcj4xPC9udW1iZXI+PGRhdGVzPjx5ZWFyPjIwMTA8L3llYXI+
PC9kYXRlcz48aXNibj4wMDI4LTY0Nlg8L2lzYm4+PGFjY2Vzc2lvbi1udW0+V09TOjAwMDI3NTE4
NDcwMDAwODwvYWNjZXNzaW9uLW51bT48dXJscz48cmVsYXRlZC11cmxzPjx1cmw+Jmx0O0dvIHRv
IElTSSZndDs6Ly9XT1M6MDAwMjc1MTg0NzAwMDA4PC91cmw+PC9yZWxhdGVkLXVybHM+PC91cmxz
PjxlbGVjdHJvbmljLXJlc291cmNlLW51bT4xMC4xMTExL2ouMTQ2OS04MTM3LjIwMDkuMDMwOTEu
eDwvZWxlY3Ryb25pYy1yZXNvdXJjZS1udW0+PC9yZWNvcmQ+PC9DaXRlPjxDaXRlPjxBdXRob3I+
SmF5PC9BdXRob3I+PFllYXI+MjAxODwvWWVhcj48UmVjTnVtPjE1NTU8L1JlY051bT48cmVjb3Jk
PjxyZWMtbnVtYmVyPjE1NTU8L3JlYy1udW1iZXI+PGZvcmVpZ24ta2V5cz48a2V5IGFwcD0iRU4i
IGRiLWlkPSJydjVwenZ3cmtlZnh3NWV6MGRuNTUyMnlldHNhZXIycHgyczAiIHRpbWVzdGFtcD0i
MTU5OTEzNDg1NiI+MTU1NTwva2V5PjwvZm9yZWlnbi1rZXlzPjxyZWYtdHlwZSBuYW1lPSJKb3Vy
bmFsIEFydGljbGUiPjE3PC9yZWYtdHlwZT48Y29udHJpYnV0b3JzPjxhdXRob3JzPjxhdXRob3I+
SmF5LCBQLjwvYXV0aG9yPjxhdXRob3I+V2hpYmxleSwgQS48L2F1dGhvcj48YXV0aG9yPkZyZXph
bCwgTC48L2F1dGhvcj48YXV0aG9yPmRlIENhcmEsIE0uIEEuIFIuPC9hdXRob3I+PGF1dGhvcj5O
b3dlbGwsIFIuIFcuPC9hdXRob3I+PGF1dGhvcj5NYWxsZXQsIEouPC9hdXRob3I+PGF1dGhvcj5E
YXNtYWhhcGF0cmEsIEsuIEsuPC9hdXRob3I+PGF1dGhvcj5Kb3JvbiwgTS48L2F1dGhvcj48L2F1
dGhvcnM+PC9jb250cmlidXRvcnM+PHRpdGxlcz48dGl0bGU+U3VwZXJnZW5lIEV2b2x1dGlvbiBU
cmlnZ2VyZWQgYnkgdGhlIEludHJvZ3Jlc3Npb24gb2YgYSBDaHJvbW9zb21hbCBJbnZlcnNpb248
L3RpdGxlPjxzZWNvbmRhcnktdGl0bGU+Q3VycmVudCBCaW9sb2d5PC9zZWNvbmRhcnktdGl0bGU+
PC90aXRsZXM+PHBlcmlvZGljYWw+PGZ1bGwtdGl0bGU+Q3VycmVudCBCaW9sb2d5PC9mdWxsLXRp
dGxlPjwvcGVyaW9kaWNhbD48cGFnZXM+MTgzOS0rPC9wYWdlcz48dm9sdW1lPjI4PC92b2x1bWU+
PG51bWJlcj4xMTwvbnVtYmVyPjxkYXRlcz48eWVhcj4yMDE4PC95ZWFyPjxwdWItZGF0ZXM+PGRh
dGU+SnVuPC9kYXRlPjwvcHViLWRhdGVzPjwvZGF0ZXM+PGlzYm4+MDk2MC05ODIyPC9pc2JuPjxh
Y2Nlc3Npb24tbnVtPldPUzowMDA0MzQzODc4MDAwMzQ8L2FjY2Vzc2lvbi1udW0+PHVybHM+PHJl
bGF0ZWQtdXJscz48dXJsPiZsdDtHbyB0byBJU0kmZ3Q7Oi8vV09TOjAwMDQzNDM4NzgwMDAzNDwv
dXJsPjwvcmVsYXRlZC11cmxzPjwvdXJscz48ZWxlY3Ryb25pYy1yZXNvdXJjZS1udW0+MTAuMTAx
Ni9qLmN1Yi4yMDE4LjA0LjA3MjwvZWxlY3Ryb25pYy1yZXNvdXJjZS1udW0+PC9yZWNvcmQ+PC9D
aXRlPjwvRW5kTm90ZT5=
</w:fldData>
        </w:fldChar>
      </w:r>
      <w:r w:rsidR="00F633C8">
        <w:instrText xml:space="preserve"> ADDIN EN.CITE </w:instrText>
      </w:r>
      <w:r w:rsidR="00F633C8">
        <w:fldChar w:fldCharType="begin">
          <w:fldData xml:space="preserve">PEVuZE5vdGU+PENpdGU+PEF1dGhvcj5DaGFwbWFuPC9BdXRob3I+PFllYXI+MjAxMDwvWWVhcj48
UmVjTnVtPjk4MDwvUmVjTnVtPjxEaXNwbGF5VGV4dD4oQ2hhcG1hbiBhbmQgQWJib3R0LCAyMDEw
LCBKYXkgZXQgYWwuLCAyMDE4KTwvRGlzcGxheVRleHQ+PHJlY29yZD48cmVjLW51bWJlcj45ODA8
L3JlYy1udW1iZXI+PGZvcmVpZ24ta2V5cz48a2V5IGFwcD0iRU4iIGRiLWlkPSJydjVwenZ3cmtl
Znh3NWV6MGRuNTUyMnlldHNhZXIycHgyczAiIHRpbWVzdGFtcD0iMTU0MTQzMjIxNCI+OTgwPC9r
ZXk+PC9mb3JlaWduLWtleXM+PHJlZi10eXBlIG5hbWU9IkpvdXJuYWwgQXJ0aWNsZSI+MTc8L3Jl
Zi10eXBlPjxjb250cmlidXRvcnM+PGF1dGhvcnM+PGF1dGhvcj5DaGFwbWFuLCBNLiBBLjwvYXV0
aG9yPjxhdXRob3I+QWJib3R0LCBSLiBKLjwvYXV0aG9yPjwvYXV0aG9ycz48L2NvbnRyaWJ1dG9y
cz48dGl0bGVzPjx0aXRsZT5JbnRyb2dyZXNzaW9uIG9mIGZpdG5lc3MgZ2VuZXMgYWNyb3NzIGEg
cGxvaWR5IGJhcnJpZXI8L3RpdGxlPjxzZWNvbmRhcnktdGl0bGU+TmV3IFBoeXRvbG9naXN0PC9z
ZWNvbmRhcnktdGl0bGU+PC90aXRsZXM+PHBlcmlvZGljYWw+PGZ1bGwtdGl0bGU+TmV3IFBoeXRv
bG9naXN0PC9mdWxsLXRpdGxlPjwvcGVyaW9kaWNhbD48cGFnZXM+NjMtNzE8L3BhZ2VzPjx2b2x1
bWU+MTg2PC92b2x1bWU+PG51bWJlcj4xPC9udW1iZXI+PGRhdGVzPjx5ZWFyPjIwMTA8L3llYXI+
PC9kYXRlcz48aXNibj4wMDI4LTY0Nlg8L2lzYm4+PGFjY2Vzc2lvbi1udW0+V09TOjAwMDI3NTE4
NDcwMDAwODwvYWNjZXNzaW9uLW51bT48dXJscz48cmVsYXRlZC11cmxzPjx1cmw+Jmx0O0dvIHRv
IElTSSZndDs6Ly9XT1M6MDAwMjc1MTg0NzAwMDA4PC91cmw+PC9yZWxhdGVkLXVybHM+PC91cmxz
PjxlbGVjdHJvbmljLXJlc291cmNlLW51bT4xMC4xMTExL2ouMTQ2OS04MTM3LjIwMDkuMDMwOTEu
eDwvZWxlY3Ryb25pYy1yZXNvdXJjZS1udW0+PC9yZWNvcmQ+PC9DaXRlPjxDaXRlPjxBdXRob3I+
SmF5PC9BdXRob3I+PFllYXI+MjAxODwvWWVhcj48UmVjTnVtPjE1NTU8L1JlY051bT48cmVjb3Jk
PjxyZWMtbnVtYmVyPjE1NTU8L3JlYy1udW1iZXI+PGZvcmVpZ24ta2V5cz48a2V5IGFwcD0iRU4i
IGRiLWlkPSJydjVwenZ3cmtlZnh3NWV6MGRuNTUyMnlldHNhZXIycHgyczAiIHRpbWVzdGFtcD0i
MTU5OTEzNDg1NiI+MTU1NTwva2V5PjwvZm9yZWlnbi1rZXlzPjxyZWYtdHlwZSBuYW1lPSJKb3Vy
bmFsIEFydGljbGUiPjE3PC9yZWYtdHlwZT48Y29udHJpYnV0b3JzPjxhdXRob3JzPjxhdXRob3I+
SmF5LCBQLjwvYXV0aG9yPjxhdXRob3I+V2hpYmxleSwgQS48L2F1dGhvcj48YXV0aG9yPkZyZXph
bCwgTC48L2F1dGhvcj48YXV0aG9yPmRlIENhcmEsIE0uIEEuIFIuPC9hdXRob3I+PGF1dGhvcj5O
b3dlbGwsIFIuIFcuPC9hdXRob3I+PGF1dGhvcj5NYWxsZXQsIEouPC9hdXRob3I+PGF1dGhvcj5E
YXNtYWhhcGF0cmEsIEsuIEsuPC9hdXRob3I+PGF1dGhvcj5Kb3JvbiwgTS48L2F1dGhvcj48L2F1
dGhvcnM+PC9jb250cmlidXRvcnM+PHRpdGxlcz48dGl0bGU+U3VwZXJnZW5lIEV2b2x1dGlvbiBU
cmlnZ2VyZWQgYnkgdGhlIEludHJvZ3Jlc3Npb24gb2YgYSBDaHJvbW9zb21hbCBJbnZlcnNpb248
L3RpdGxlPjxzZWNvbmRhcnktdGl0bGU+Q3VycmVudCBCaW9sb2d5PC9zZWNvbmRhcnktdGl0bGU+
PC90aXRsZXM+PHBlcmlvZGljYWw+PGZ1bGwtdGl0bGU+Q3VycmVudCBCaW9sb2d5PC9mdWxsLXRp
dGxlPjwvcGVyaW9kaWNhbD48cGFnZXM+MTgzOS0rPC9wYWdlcz48dm9sdW1lPjI4PC92b2x1bWU+
PG51bWJlcj4xMTwvbnVtYmVyPjxkYXRlcz48eWVhcj4yMDE4PC95ZWFyPjxwdWItZGF0ZXM+PGRh
dGU+SnVuPC9kYXRlPjwvcHViLWRhdGVzPjwvZGF0ZXM+PGlzYm4+MDk2MC05ODIyPC9pc2JuPjxh
Y2Nlc3Npb24tbnVtPldPUzowMDA0MzQzODc4MDAwMzQ8L2FjY2Vzc2lvbi1udW0+PHVybHM+PHJl
bGF0ZWQtdXJscz48dXJsPiZsdDtHbyB0byBJU0kmZ3Q7Oi8vV09TOjAwMDQzNDM4NzgwMDAzNDwv
dXJsPjwvcmVsYXRlZC11cmxzPjwvdXJscz48ZWxlY3Ryb25pYy1yZXNvdXJjZS1udW0+MTAuMTAx
Ni9qLmN1Yi4yMDE4LjA0LjA3MjwvZWxlY3Ryb25pYy1yZXNvdXJjZS1udW0+PC9yZWNvcmQ+PC9D
aXRlPjwvRW5kTm90ZT5=
</w:fldData>
        </w:fldChar>
      </w:r>
      <w:r w:rsidR="00F633C8">
        <w:instrText xml:space="preserve"> ADDIN EN.CITE.DATA </w:instrText>
      </w:r>
      <w:r w:rsidR="00F633C8">
        <w:fldChar w:fldCharType="end"/>
      </w:r>
      <w:r w:rsidR="00F633C8">
        <w:fldChar w:fldCharType="separate"/>
      </w:r>
      <w:r w:rsidR="00F633C8">
        <w:rPr>
          <w:noProof/>
        </w:rPr>
        <w:t>(Chapman and Abbott, 2010, Jay et al., 2018)</w:t>
      </w:r>
      <w:r w:rsidR="00F633C8">
        <w:fldChar w:fldCharType="end"/>
      </w:r>
      <w:r w:rsidR="009B6ECF">
        <w:t xml:space="preserve"> (</w:t>
      </w:r>
      <w:commentRangeStart w:id="22"/>
      <w:r w:rsidR="009B6ECF">
        <w:t>refs</w:t>
      </w:r>
      <w:commentRangeEnd w:id="22"/>
      <w:r w:rsidR="009B6ECF">
        <w:rPr>
          <w:rStyle w:val="CommentReference"/>
        </w:rPr>
        <w:commentReference w:id="22"/>
      </w:r>
      <w:r w:rsidR="009B6ECF">
        <w:t>)</w:t>
      </w:r>
      <w:r>
        <w:t xml:space="preserve">. In Chapter 4, I used genotyping by sequencing to generate SNPs across the genome, however it would be useful to use whole genome data to resolve fine level </w:t>
      </w:r>
      <w:r w:rsidR="00475ED3">
        <w:t>introgression</w:t>
      </w:r>
      <w:r>
        <w:t xml:space="preserve">. </w:t>
      </w:r>
      <w:r w:rsidR="009B6ECF">
        <w:t xml:space="preserve">For example, this could show recent </w:t>
      </w:r>
      <w:r w:rsidR="007F2FB3">
        <w:t xml:space="preserve">or historic </w:t>
      </w:r>
      <w:r w:rsidR="009B6ECF">
        <w:t>introgression between</w:t>
      </w:r>
      <w:r w:rsidR="00475ED3">
        <w:t xml:space="preserve"> the diploid species and homologous regions of the tetraploids</w:t>
      </w:r>
      <w:r w:rsidR="009B6ECF">
        <w:t>.</w:t>
      </w:r>
      <w:r w:rsidR="00475ED3">
        <w:t xml:space="preserve"> This is difficult, as it requires the identification of ploidy-specific diagnostic sites that must be shown in putative hybrids.</w:t>
      </w:r>
      <w:r w:rsidR="009B6ECF">
        <w:t xml:space="preserve"> </w:t>
      </w:r>
      <w:r>
        <w:t xml:space="preserve">Whole genome data across a wider range of species would also yield powerful comparative </w:t>
      </w:r>
      <w:r w:rsidR="00245BDD">
        <w:t xml:space="preserve">insights </w:t>
      </w:r>
      <w:r>
        <w:t xml:space="preserve">of the extent of genomic introgression across </w:t>
      </w:r>
      <w:r>
        <w:rPr>
          <w:i/>
        </w:rPr>
        <w:t>Euphrasia</w:t>
      </w:r>
      <w:r>
        <w:t xml:space="preserve"> in the UK. I </w:t>
      </w:r>
      <w:r w:rsidR="00E3107E">
        <w:t>did</w:t>
      </w:r>
      <w:r>
        <w:t xml:space="preserve"> generate whole genome sequence data and draft assemblies for two species of particular interest, </w:t>
      </w:r>
      <w:r>
        <w:rPr>
          <w:i/>
        </w:rPr>
        <w:t xml:space="preserve">Euphrasia </w:t>
      </w:r>
      <w:proofErr w:type="spellStart"/>
      <w:r w:rsidR="002E3063">
        <w:rPr>
          <w:i/>
        </w:rPr>
        <w:lastRenderedPageBreak/>
        <w:t>micrantha</w:t>
      </w:r>
      <w:proofErr w:type="spellEnd"/>
      <w:r w:rsidR="002E3063">
        <w:t xml:space="preserve"> </w:t>
      </w:r>
      <w:r>
        <w:t xml:space="preserve">and </w:t>
      </w:r>
      <w:r w:rsidR="002E3063">
        <w:rPr>
          <w:i/>
        </w:rPr>
        <w:t>E.</w:t>
      </w:r>
      <w:r w:rsidR="002E3063">
        <w:t xml:space="preserve"> </w:t>
      </w:r>
      <w:proofErr w:type="spellStart"/>
      <w:r>
        <w:rPr>
          <w:i/>
        </w:rPr>
        <w:t>vigursii</w:t>
      </w:r>
      <w:proofErr w:type="spellEnd"/>
      <w:r w:rsidR="002E3063">
        <w:t>.</w:t>
      </w:r>
      <w:r>
        <w:t xml:space="preserve"> </w:t>
      </w:r>
      <w:r w:rsidR="002E3063">
        <w:t xml:space="preserve">A previously sequenced </w:t>
      </w:r>
      <w:r w:rsidR="002E3063">
        <w:rPr>
          <w:i/>
        </w:rPr>
        <w:t xml:space="preserve">E. </w:t>
      </w:r>
      <w:proofErr w:type="spellStart"/>
      <w:r w:rsidR="002E3063">
        <w:rPr>
          <w:i/>
        </w:rPr>
        <w:t>anglica</w:t>
      </w:r>
      <w:proofErr w:type="spellEnd"/>
      <w:r w:rsidR="002E3063">
        <w:rPr>
          <w:i/>
        </w:rPr>
        <w:t xml:space="preserve"> </w:t>
      </w:r>
      <w:r w:rsidR="002E3063">
        <w:t xml:space="preserve">genome meant that now both putative parental species for </w:t>
      </w:r>
      <w:r w:rsidR="002E3063">
        <w:rPr>
          <w:i/>
        </w:rPr>
        <w:t xml:space="preserve">E. </w:t>
      </w:r>
      <w:proofErr w:type="spellStart"/>
      <w:r w:rsidR="002E3063">
        <w:rPr>
          <w:i/>
        </w:rPr>
        <w:t>vigursii</w:t>
      </w:r>
      <w:proofErr w:type="spellEnd"/>
      <w:r w:rsidR="002E3063">
        <w:t xml:space="preserve"> were available for analysis</w:t>
      </w:r>
      <w:r>
        <w:t xml:space="preserve">. </w:t>
      </w:r>
      <w:r w:rsidR="002E3063">
        <w:t xml:space="preserve">With postdoc Hannes Becher, we mapped putatively disomic scaffolds of </w:t>
      </w:r>
      <w:r w:rsidR="002E3063">
        <w:rPr>
          <w:i/>
        </w:rPr>
        <w:t xml:space="preserve">E. </w:t>
      </w:r>
      <w:proofErr w:type="spellStart"/>
      <w:r w:rsidR="002E3063">
        <w:rPr>
          <w:i/>
        </w:rPr>
        <w:t>anglica</w:t>
      </w:r>
      <w:proofErr w:type="spellEnd"/>
      <w:r w:rsidR="002E3063">
        <w:t xml:space="preserve"> and </w:t>
      </w:r>
      <w:r w:rsidR="002E3063">
        <w:rPr>
          <w:i/>
        </w:rPr>
        <w:t xml:space="preserve">E. </w:t>
      </w:r>
      <w:proofErr w:type="spellStart"/>
      <w:r w:rsidR="002E3063">
        <w:rPr>
          <w:i/>
        </w:rPr>
        <w:t>vigursii</w:t>
      </w:r>
      <w:proofErr w:type="spellEnd"/>
      <w:r w:rsidR="002E3063">
        <w:t xml:space="preserve"> to the </w:t>
      </w:r>
      <w:r w:rsidR="002E3063">
        <w:rPr>
          <w:i/>
        </w:rPr>
        <w:t xml:space="preserve">E. </w:t>
      </w:r>
      <w:proofErr w:type="spellStart"/>
      <w:r w:rsidR="002E3063">
        <w:rPr>
          <w:i/>
        </w:rPr>
        <w:t>micrantha</w:t>
      </w:r>
      <w:proofErr w:type="spellEnd"/>
      <w:r w:rsidR="002E3063">
        <w:t xml:space="preserve"> reference and found slightly more sequence of </w:t>
      </w:r>
      <w:r w:rsidR="002E3063">
        <w:rPr>
          <w:i/>
        </w:rPr>
        <w:t xml:space="preserve">E. </w:t>
      </w:r>
      <w:proofErr w:type="spellStart"/>
      <w:r w:rsidR="002E3063">
        <w:rPr>
          <w:i/>
        </w:rPr>
        <w:t>vigursii</w:t>
      </w:r>
      <w:proofErr w:type="spellEnd"/>
      <w:r w:rsidR="002E3063">
        <w:t xml:space="preserve"> mapped (342Mb) than </w:t>
      </w:r>
      <w:r w:rsidR="002E3063">
        <w:rPr>
          <w:i/>
        </w:rPr>
        <w:t xml:space="preserve">E. </w:t>
      </w:r>
      <w:proofErr w:type="spellStart"/>
      <w:r w:rsidR="002E3063">
        <w:rPr>
          <w:i/>
        </w:rPr>
        <w:t>anglica</w:t>
      </w:r>
      <w:proofErr w:type="spellEnd"/>
      <w:r w:rsidR="002E3063">
        <w:t xml:space="preserve"> (327Mb). This result is consistent with </w:t>
      </w:r>
      <w:r w:rsidR="002E3063">
        <w:rPr>
          <w:i/>
        </w:rPr>
        <w:t xml:space="preserve">E. </w:t>
      </w:r>
      <w:proofErr w:type="spellStart"/>
      <w:r w:rsidR="002E3063">
        <w:rPr>
          <w:i/>
        </w:rPr>
        <w:t>vigursii</w:t>
      </w:r>
      <w:proofErr w:type="spellEnd"/>
      <w:r w:rsidR="002E3063">
        <w:rPr>
          <w:i/>
        </w:rPr>
        <w:t xml:space="preserve"> </w:t>
      </w:r>
      <w:r w:rsidR="002E3063">
        <w:t xml:space="preserve">being a hybrid species, however the results are far from conclusive and work is ongoing to resolve the relationships of these three taxa. </w:t>
      </w:r>
      <w:r>
        <w:t xml:space="preserve">Better assemblies, and more individuals of each species along with the parental progenitors would allow us to understand whether these are hybrid species (and if so, what are the parental contributions to the hybrid genome), or simply derived diploid populations diverged </w:t>
      </w:r>
      <w:r w:rsidR="00BA37A5">
        <w:t xml:space="preserve">in </w:t>
      </w:r>
      <w:proofErr w:type="spellStart"/>
      <w:r>
        <w:t>allopatry</w:t>
      </w:r>
      <w:proofErr w:type="spellEnd"/>
      <w:r>
        <w:t xml:space="preserve">. Indeed, finding and sequencing hybrid </w:t>
      </w:r>
      <w:r>
        <w:rPr>
          <w:i/>
        </w:rPr>
        <w:t>Euphrasia</w:t>
      </w:r>
      <w:r>
        <w:t xml:space="preserve"> individuals or populations would allow major insight into the nature of hybridisation in </w:t>
      </w:r>
      <w:r>
        <w:rPr>
          <w:i/>
        </w:rPr>
        <w:t>Euphrasia</w:t>
      </w:r>
      <w:r>
        <w:t>.</w:t>
      </w:r>
    </w:p>
    <w:p w14:paraId="38B46FF8" w14:textId="77777777" w:rsidR="00737479" w:rsidRDefault="00737479" w:rsidP="00737479"/>
    <w:p w14:paraId="7D386085" w14:textId="4738046D" w:rsidR="00737479" w:rsidRPr="001F4D53" w:rsidRDefault="00737479" w:rsidP="00737479">
      <w:r>
        <w:t xml:space="preserve">In Chapters 5 and 6 I used common garden experiments to understand how host species impact the morphology and fitness of </w:t>
      </w:r>
      <w:r>
        <w:rPr>
          <w:i/>
        </w:rPr>
        <w:t xml:space="preserve">Euphrasia </w:t>
      </w:r>
      <w:r>
        <w:t xml:space="preserve">individuals. It would be ideal to characterise the hemiparasitic habit of </w:t>
      </w:r>
      <w:r>
        <w:rPr>
          <w:i/>
        </w:rPr>
        <w:t>Euphrasia</w:t>
      </w:r>
      <w:r>
        <w:t xml:space="preserve"> further by using field experiments in the wild. Many different populations of </w:t>
      </w:r>
      <w:r>
        <w:rPr>
          <w:i/>
        </w:rPr>
        <w:t>Euphrasia</w:t>
      </w:r>
      <w:r>
        <w:t xml:space="preserve"> could be studied to yield information about host association in the wild to understand the correlation between host species and morphology. In an attempt to begin this process, I measured the number of potential host species present around 20 randomly sampled </w:t>
      </w:r>
      <w:r>
        <w:rPr>
          <w:i/>
        </w:rPr>
        <w:t>Euphrasia</w:t>
      </w:r>
      <w:r>
        <w:t xml:space="preserve"> individuals at each population that was sampled for use in the growth experiment in Chapter 6. I related these host species occurrences in the wild to the growth of </w:t>
      </w:r>
      <w:r>
        <w:rPr>
          <w:i/>
        </w:rPr>
        <w:t>Euphrasia</w:t>
      </w:r>
      <w:r>
        <w:t xml:space="preserve"> in cultivation to see if host species that were more frequently encountered in the wild led to higher </w:t>
      </w:r>
      <w:r>
        <w:rPr>
          <w:i/>
        </w:rPr>
        <w:t>Euphrasia</w:t>
      </w:r>
      <w:r>
        <w:t xml:space="preserve"> fitness. Although I found no significant association, there were obvious limitations - I used few populations and my statistical power was low. Another potential field experiment includes excavating </w:t>
      </w:r>
      <w:r>
        <w:rPr>
          <w:i/>
        </w:rPr>
        <w:t>Euphrasia</w:t>
      </w:r>
      <w:r>
        <w:t xml:space="preserve"> plants to relate the number of haustorial connections to neighbouring host plant species, to the morphology and fitness of </w:t>
      </w:r>
      <w:r>
        <w:rPr>
          <w:i/>
        </w:rPr>
        <w:t>Euphrasia</w:t>
      </w:r>
      <w:r>
        <w:t xml:space="preserve"> plants. This is a more realistic and rigorous approach to the problem, but </w:t>
      </w:r>
      <w:r w:rsidR="00245BDD">
        <w:t xml:space="preserve">made </w:t>
      </w:r>
      <w:r>
        <w:t>difficult</w:t>
      </w:r>
      <w:r w:rsidR="00460262">
        <w:t xml:space="preserve"> due to the fine haustorial connections which can be broken easily</w:t>
      </w:r>
      <w:r>
        <w:t>. Lastly, to place my results in a more comparative context, it would be good to understand host preferences in other genera in the Orobanchaceae/</w:t>
      </w:r>
      <w:proofErr w:type="spellStart"/>
      <w:r>
        <w:t>Rhinantheae</w:t>
      </w:r>
      <w:proofErr w:type="spellEnd"/>
      <w:r>
        <w:t xml:space="preserve"> – are they the same as</w:t>
      </w:r>
      <w:r w:rsidR="00D815FB">
        <w:t xml:space="preserve"> in</w:t>
      </w:r>
      <w:r>
        <w:t xml:space="preserve"> </w:t>
      </w:r>
      <w:r>
        <w:rPr>
          <w:i/>
        </w:rPr>
        <w:t>Euphrasia</w:t>
      </w:r>
      <w:r>
        <w:t xml:space="preserve">? </w:t>
      </w:r>
      <w:r w:rsidR="00D815FB">
        <w:t xml:space="preserve">Do host shifts between genera occur? If so, why? </w:t>
      </w:r>
      <w:r>
        <w:t>Is there phylogenetic signal in host preference?</w:t>
      </w:r>
      <w:r w:rsidR="00801D1B">
        <w:t xml:space="preserve"> I would expect to find differences between genera, as there appears to be</w:t>
      </w:r>
      <w:r w:rsidR="005D52ED">
        <w:t xml:space="preserve"> some</w:t>
      </w:r>
      <w:r w:rsidR="00801D1B">
        <w:t xml:space="preserve"> host specialisation at this level (</w:t>
      </w:r>
      <w:r w:rsidR="00FA0ADD">
        <w:t xml:space="preserve">e.g. </w:t>
      </w:r>
      <w:proofErr w:type="spellStart"/>
      <w:r w:rsidR="00FA0ADD">
        <w:rPr>
          <w:i/>
        </w:rPr>
        <w:t>Melampyrum</w:t>
      </w:r>
      <w:proofErr w:type="spellEnd"/>
      <w:r w:rsidR="00FA0ADD">
        <w:rPr>
          <w:i/>
        </w:rPr>
        <w:t xml:space="preserve"> </w:t>
      </w:r>
      <w:r w:rsidR="00FA0ADD">
        <w:t xml:space="preserve">on </w:t>
      </w:r>
      <w:r w:rsidR="005D52ED">
        <w:rPr>
          <w:i/>
        </w:rPr>
        <w:t xml:space="preserve">Medicago </w:t>
      </w:r>
      <w:r w:rsidR="005D52ED" w:rsidRPr="005D52ED">
        <w:rPr>
          <w:i/>
        </w:rPr>
        <w:t>sativa</w:t>
      </w:r>
      <w:r w:rsidR="005D52ED">
        <w:rPr>
          <w:i/>
        </w:rPr>
        <w:t>/</w:t>
      </w:r>
      <w:r w:rsidR="005D52ED" w:rsidRPr="005D52ED">
        <w:rPr>
          <w:i/>
        </w:rPr>
        <w:t>Achillea</w:t>
      </w:r>
      <w:r w:rsidR="005D52ED">
        <w:rPr>
          <w:i/>
        </w:rPr>
        <w:t xml:space="preserve"> </w:t>
      </w:r>
      <w:proofErr w:type="spellStart"/>
      <w:r w:rsidR="005D52ED">
        <w:rPr>
          <w:i/>
        </w:rPr>
        <w:t>millefolium</w:t>
      </w:r>
      <w:proofErr w:type="spellEnd"/>
      <w:ins w:id="23" w:author="BROWN Max" w:date="2020-09-03T13:10:00Z">
        <w:r w:rsidR="00F633C8">
          <w:t xml:space="preserve"> </w:t>
        </w:r>
      </w:ins>
      <w:r w:rsidR="00F633C8">
        <w:fldChar w:fldCharType="begin"/>
      </w:r>
      <w:r w:rsidR="00F633C8">
        <w:instrText xml:space="preserve"> ADDIN EN.CITE &lt;EndNote&gt;&lt;Cite&gt;&lt;Author&gt;Matthies&lt;/Author&gt;&lt;Year&gt;2017&lt;/Year&gt;&lt;RecNum&gt;1152&lt;/RecNum&gt;&lt;DisplayText&gt;(Matthies, 2017)&lt;/DisplayText&gt;&lt;record&gt;&lt;rec-number&gt;1152&lt;/rec-number&gt;&lt;foreign-keys&gt;&lt;key app="EN" db-id="rv5pzvwrkefxw5ez0dn5522yetsaer2px2s0" timestamp="1541677427"&gt;1152&lt;/key&gt;&lt;/foreign-keys&gt;&lt;ref-type name="Journal Article"&gt;17&lt;/ref-type&gt;&lt;contributors&gt;&lt;authors&gt;&lt;author&gt;Matthies, D.&lt;/author&gt;&lt;/authors&gt;&lt;/contributors&gt;&lt;titles&gt;&lt;title&gt;Interactions between a root hemiparasite and 27 different hosts: Growth, biomass allocation and plant architecture&lt;/title&gt;&lt;secondary-title&gt;Perspectives in Plant Ecology Evolution and Systematics&lt;/secondary-title&gt;&lt;/titles&gt;&lt;periodical&gt;&lt;full-title&gt;Perspectives in Plant Ecology Evolution and Systematics&lt;/full-title&gt;&lt;/periodical&gt;&lt;pages&gt;118-137&lt;/pages&gt;&lt;volume&gt;24&lt;/volume&gt;&lt;dates&gt;&lt;year&gt;2017&lt;/year&gt;&lt;pub-dates&gt;&lt;date&gt;Feb&lt;/date&gt;&lt;/pub-dates&gt;&lt;/dates&gt;&lt;isbn&gt;1433-8319&lt;/isbn&gt;&lt;accession-num&gt;WOS:000399435200010&lt;/accession-num&gt;&lt;urls&gt;&lt;related-urls&gt;&lt;url&gt;&amp;lt;Go to ISI&amp;gt;://WOS:000399435200010&lt;/url&gt;&lt;/related-urls&gt;&lt;/urls&gt;&lt;electronic-resource-num&gt;10.1016/j.ppees.2016.12.006&lt;/electronic-resource-num&gt;&lt;/record&gt;&lt;/Cite&gt;&lt;/EndNote&gt;</w:instrText>
      </w:r>
      <w:r w:rsidR="00F633C8">
        <w:fldChar w:fldCharType="separate"/>
      </w:r>
      <w:r w:rsidR="00F633C8">
        <w:rPr>
          <w:noProof/>
        </w:rPr>
        <w:t>(Matthies, 2017)</w:t>
      </w:r>
      <w:r w:rsidR="00F633C8">
        <w:fldChar w:fldCharType="end"/>
      </w:r>
      <w:r w:rsidR="005D52ED">
        <w:t xml:space="preserve"> </w:t>
      </w:r>
      <w:ins w:id="24" w:author="BROWN Max" w:date="2020-09-03T13:10:00Z">
        <w:r w:rsidR="00F633C8">
          <w:t xml:space="preserve"> </w:t>
        </w:r>
      </w:ins>
      <w:commentRangeStart w:id="25"/>
      <w:r w:rsidR="00801D1B">
        <w:t>ref</w:t>
      </w:r>
      <w:commentRangeEnd w:id="25"/>
      <w:r w:rsidR="005D52ED">
        <w:rPr>
          <w:rStyle w:val="CommentReference"/>
        </w:rPr>
        <w:commentReference w:id="25"/>
      </w:r>
      <w:r w:rsidR="00FA0ADD">
        <w:t xml:space="preserve">; </w:t>
      </w:r>
      <w:proofErr w:type="spellStart"/>
      <w:r w:rsidR="00FA0ADD">
        <w:rPr>
          <w:i/>
        </w:rPr>
        <w:t>Rhinanthus</w:t>
      </w:r>
      <w:proofErr w:type="spellEnd"/>
      <w:r w:rsidR="00FA0ADD">
        <w:t xml:space="preserve"> on </w:t>
      </w:r>
      <w:r w:rsidR="005D52ED">
        <w:rPr>
          <w:i/>
        </w:rPr>
        <w:t xml:space="preserve">Festuca </w:t>
      </w:r>
      <w:proofErr w:type="spellStart"/>
      <w:r w:rsidR="005D52ED">
        <w:rPr>
          <w:i/>
        </w:rPr>
        <w:t>ovina</w:t>
      </w:r>
      <w:proofErr w:type="spellEnd"/>
      <w:r w:rsidR="005D52ED">
        <w:rPr>
          <w:i/>
        </w:rPr>
        <w:t>/</w:t>
      </w:r>
      <w:proofErr w:type="spellStart"/>
      <w:r w:rsidR="005D52ED">
        <w:rPr>
          <w:i/>
        </w:rPr>
        <w:t>Cynosurus</w:t>
      </w:r>
      <w:proofErr w:type="spellEnd"/>
      <w:r w:rsidR="005D52ED">
        <w:rPr>
          <w:i/>
        </w:rPr>
        <w:t xml:space="preserve"> </w:t>
      </w:r>
      <w:proofErr w:type="spellStart"/>
      <w:r w:rsidR="005D52ED">
        <w:rPr>
          <w:i/>
        </w:rPr>
        <w:t>cristatus</w:t>
      </w:r>
      <w:proofErr w:type="spellEnd"/>
      <w:del w:id="26" w:author="BROWN Max" w:date="2020-09-03T13:11:00Z">
        <w:r w:rsidR="005D52ED" w:rsidDel="00F633C8">
          <w:delText xml:space="preserve"> </w:delText>
        </w:r>
      </w:del>
      <w:ins w:id="27" w:author="BROWN Max" w:date="2020-09-03T13:11:00Z">
        <w:r w:rsidR="00F633C8">
          <w:t xml:space="preserve"> </w:t>
        </w:r>
      </w:ins>
      <w:r w:rsidR="00F633C8">
        <w:fldChar w:fldCharType="begin"/>
      </w:r>
      <w:r w:rsidR="00194198">
        <w:instrText xml:space="preserve"> ADDIN EN.CITE &lt;EndNote&gt;&lt;Cite&gt;&lt;Author&gt;Cameron&lt;/Author&gt;&lt;Year&gt;2007&lt;/Year&gt;&lt;RecNum&gt;966&lt;/RecNum&gt;&lt;DisplayText&gt;(Cameron et al., 2007)&lt;/DisplayText&gt;&lt;record&gt;&lt;rec-number&gt;966&lt;/rec-number&gt;&lt;foreign-keys&gt;&lt;key app="EN" db-id="rv5pzvwrkefxw5ez0dn5522yetsaer2px2s0" timestamp="1541432214"&gt;966&lt;/key&gt;&lt;/foreign-keys&gt;&lt;ref-type name="Journal Article"&gt;17&lt;/ref-type&gt;&lt;contributors&gt;&lt;authors&gt;&lt;author&gt;Cameron, D. D.&lt;/author&gt;&lt;author&gt;Coats, A. M.&lt;/author&gt;&lt;author&gt;Seel, W. E.&lt;/author&gt;&lt;/authors&gt;&lt;/contributors&gt;&lt;titles&gt;&lt;title&gt;Differential resistance among host and non-host species underlies the variable success of the hemi-parasitic plant Rhinanthus minor (vol 98, pg 1289, 2006)&lt;/title&gt;&lt;secondary-title&gt;Annals of Botany&lt;/secondary-title&gt;&lt;/titles&gt;&lt;periodical&gt;&lt;full-title&gt;Annals of Botany&lt;/full-title&gt;&lt;/periodical&gt;&lt;pages&gt;563-563&lt;/pages&gt;&lt;volume&gt;99&lt;/volume&gt;&lt;number&gt;3&lt;/number&gt;&lt;dates&gt;&lt;year&gt;2007&lt;/year&gt;&lt;pub-dates&gt;&lt;date&gt;Mar&lt;/date&gt;&lt;/pub-dates&gt;&lt;/dates&gt;&lt;isbn&gt;0305-7364&lt;/isbn&gt;&lt;accession-num&gt;WOS:000245176800016&lt;/accession-num&gt;&lt;urls&gt;&lt;related-urls&gt;&lt;url&gt;&amp;lt;Go to ISI&amp;gt;://WOS:000245176800016&lt;/url&gt;&lt;/related-urls&gt;&lt;/urls&gt;&lt;electronic-resource-num&gt;10.1093/aob/mcm020&lt;/electronic-resource-num&gt;&lt;/record&gt;&lt;/Cite&gt;&lt;/EndNote&gt;</w:instrText>
      </w:r>
      <w:r w:rsidR="00F633C8">
        <w:fldChar w:fldCharType="separate"/>
      </w:r>
      <w:r w:rsidR="00194198">
        <w:rPr>
          <w:noProof/>
        </w:rPr>
        <w:t>(Cameron et al., 2007)</w:t>
      </w:r>
      <w:r w:rsidR="00F633C8">
        <w:fldChar w:fldCharType="end"/>
      </w:r>
      <w:commentRangeStart w:id="28"/>
      <w:del w:id="29" w:author="BROWN Max" w:date="2020-09-03T13:11:00Z">
        <w:r w:rsidR="00FA0ADD" w:rsidDel="00F633C8">
          <w:delText>ref</w:delText>
        </w:r>
        <w:commentRangeEnd w:id="28"/>
        <w:r w:rsidR="005D52ED" w:rsidDel="00F633C8">
          <w:rPr>
            <w:rStyle w:val="CommentReference"/>
          </w:rPr>
          <w:commentReference w:id="28"/>
        </w:r>
      </w:del>
      <w:r w:rsidR="00801D1B">
        <w:t>), but more comprehensive datasets are needed to address this rigorously.</w:t>
      </w:r>
    </w:p>
    <w:p w14:paraId="76DBCFF0" w14:textId="77777777" w:rsidR="00737479" w:rsidRDefault="00737479" w:rsidP="00737479"/>
    <w:p w14:paraId="69C533AE" w14:textId="77777777" w:rsidR="00737479" w:rsidRPr="00581B25" w:rsidRDefault="00737479" w:rsidP="00737479">
      <w:pPr>
        <w:ind w:firstLine="360"/>
        <w:rPr>
          <w:b/>
        </w:rPr>
      </w:pPr>
      <w:r>
        <w:rPr>
          <w:b/>
        </w:rPr>
        <w:t>Thesis conclusions:</w:t>
      </w:r>
    </w:p>
    <w:p w14:paraId="4D5C800A" w14:textId="77777777" w:rsidR="00737479" w:rsidRDefault="00737479" w:rsidP="00737479"/>
    <w:p w14:paraId="70A8D3B3" w14:textId="48130B4A" w:rsidR="00737479" w:rsidRPr="003D4CE2" w:rsidRDefault="00737479" w:rsidP="00737479">
      <w:r>
        <w:t>The main aims of this thesis were to understand both the interaction between hybridisation and polyploidy</w:t>
      </w:r>
      <w:r w:rsidR="00DD2687">
        <w:t xml:space="preserve"> in both </w:t>
      </w:r>
      <w:r w:rsidR="00DD2687">
        <w:rPr>
          <w:i/>
        </w:rPr>
        <w:t>Euphrasia</w:t>
      </w:r>
      <w:r w:rsidR="00DD2687">
        <w:t xml:space="preserve"> and the British flora</w:t>
      </w:r>
      <w:r>
        <w:t xml:space="preserve">, and the role of </w:t>
      </w:r>
      <w:proofErr w:type="spellStart"/>
      <w:r>
        <w:t>hemiparasitism</w:t>
      </w:r>
      <w:proofErr w:type="spellEnd"/>
      <w:r>
        <w:t xml:space="preserve"> in driving taxonomic complexity in </w:t>
      </w:r>
      <w:r>
        <w:rPr>
          <w:i/>
        </w:rPr>
        <w:t>Euphrasia</w:t>
      </w:r>
      <w:r>
        <w:t>. In Chapter 2, I found that cross ploidy hybridisation is a common phenomenon across plants, which had previously been little explored. Chapter 3 revealed that (</w:t>
      </w:r>
      <w:proofErr w:type="spellStart"/>
      <w:r>
        <w:t>phylo</w:t>
      </w:r>
      <w:proofErr w:type="spellEnd"/>
      <w:r>
        <w:t xml:space="preserve">)genetic factors and ploidy level were critical in explaining hybridisation across the British flora. Chapter 4 used GBS data to show that hybridisation in a cross ploidy </w:t>
      </w:r>
      <w:r>
        <w:rPr>
          <w:i/>
        </w:rPr>
        <w:t>Euphrasia</w:t>
      </w:r>
      <w:r>
        <w:t xml:space="preserve"> contact zone is rare. In Chapter 5, I showed that </w:t>
      </w:r>
      <w:r>
        <w:rPr>
          <w:i/>
        </w:rPr>
        <w:t>Euphrasia</w:t>
      </w:r>
      <w:r>
        <w:t xml:space="preserve"> species can overlap in morphology on a single clover host species, and different host species drive phenotypic plasticity in a common garden. Lastly, in Chapter 6 I used </w:t>
      </w:r>
      <w:r>
        <w:lastRenderedPageBreak/>
        <w:t xml:space="preserve">another common garden experiment which revealed that </w:t>
      </w:r>
      <w:r>
        <w:rPr>
          <w:i/>
        </w:rPr>
        <w:t>Euphrasia</w:t>
      </w:r>
      <w:r>
        <w:t xml:space="preserve"> response</w:t>
      </w:r>
      <w:r w:rsidR="0001390D">
        <w:t>s</w:t>
      </w:r>
      <w:r>
        <w:t xml:space="preserve"> to host species were mainly conserved across species, however host-parasite interactions were also present. </w:t>
      </w:r>
      <w:r w:rsidR="006F6522">
        <w:t>Ploidy variation in conjunction with hybridisation, and parasitism</w:t>
      </w:r>
      <w:r w:rsidR="0001390D">
        <w:t>,</w:t>
      </w:r>
      <w:r w:rsidR="006F6522">
        <w:t xml:space="preserve"> continue to shape the evolution of plants in profound ways, and warrant further study to understand the mechanisms underlying these phenomena.</w:t>
      </w:r>
    </w:p>
    <w:bookmarkEnd w:id="0"/>
    <w:p w14:paraId="1D827A88" w14:textId="77777777" w:rsidR="00247044" w:rsidRDefault="00247044" w:rsidP="00737479"/>
    <w:p w14:paraId="6538B790" w14:textId="77777777" w:rsidR="00247044" w:rsidRDefault="00247044" w:rsidP="00737479"/>
    <w:p w14:paraId="4C80AC72" w14:textId="77777777" w:rsidR="00194198" w:rsidRPr="00194198" w:rsidRDefault="00247044" w:rsidP="00194198">
      <w:pPr>
        <w:pStyle w:val="EndNoteBibliography"/>
        <w:ind w:left="720" w:hanging="720"/>
        <w:rPr>
          <w:noProof/>
        </w:rPr>
      </w:pPr>
      <w:r>
        <w:fldChar w:fldCharType="begin"/>
      </w:r>
      <w:r>
        <w:instrText xml:space="preserve"> ADDIN EN.REFLIST </w:instrText>
      </w:r>
      <w:r>
        <w:fldChar w:fldCharType="separate"/>
      </w:r>
      <w:r w:rsidR="00194198" w:rsidRPr="00194198">
        <w:rPr>
          <w:noProof/>
        </w:rPr>
        <w:t xml:space="preserve">ABBOTT, R. J. &amp; LOWE, A. J. 2004. Origins, establishment and evolution of new polyploid species: Senecio cambrensis and S-eboracensis in the British Isles. </w:t>
      </w:r>
      <w:r w:rsidR="00194198" w:rsidRPr="00194198">
        <w:rPr>
          <w:i/>
          <w:noProof/>
        </w:rPr>
        <w:t>Biological Journal of the Linnean Society,</w:t>
      </w:r>
      <w:r w:rsidR="00194198" w:rsidRPr="00194198">
        <w:rPr>
          <w:noProof/>
        </w:rPr>
        <w:t xml:space="preserve"> 82</w:t>
      </w:r>
      <w:r w:rsidR="00194198" w:rsidRPr="00194198">
        <w:rPr>
          <w:b/>
          <w:noProof/>
        </w:rPr>
        <w:t>,</w:t>
      </w:r>
      <w:r w:rsidR="00194198" w:rsidRPr="00194198">
        <w:rPr>
          <w:noProof/>
        </w:rPr>
        <w:t xml:space="preserve"> 467-474.</w:t>
      </w:r>
    </w:p>
    <w:p w14:paraId="62CF0361" w14:textId="77777777" w:rsidR="00194198" w:rsidRPr="00194198" w:rsidRDefault="00194198" w:rsidP="00194198">
      <w:pPr>
        <w:pStyle w:val="EndNoteBibliography"/>
        <w:ind w:left="720" w:hanging="720"/>
        <w:rPr>
          <w:noProof/>
        </w:rPr>
      </w:pPr>
      <w:r w:rsidRPr="00194198">
        <w:rPr>
          <w:noProof/>
        </w:rPr>
        <w:t xml:space="preserve">CAMERON, D. D., COATS, A. M. &amp; SEEL, W. E. 2007. Differential resistance among host and non-host species underlies the variable success of the hemi-parasitic plant Rhinanthus minor (vol 98, pg 1289, 2006). </w:t>
      </w:r>
      <w:r w:rsidRPr="00194198">
        <w:rPr>
          <w:i/>
          <w:noProof/>
        </w:rPr>
        <w:t>Annals of Botany,</w:t>
      </w:r>
      <w:r w:rsidRPr="00194198">
        <w:rPr>
          <w:noProof/>
        </w:rPr>
        <w:t xml:space="preserve"> 99</w:t>
      </w:r>
      <w:r w:rsidRPr="00194198">
        <w:rPr>
          <w:b/>
          <w:noProof/>
        </w:rPr>
        <w:t>,</w:t>
      </w:r>
      <w:r w:rsidRPr="00194198">
        <w:rPr>
          <w:noProof/>
        </w:rPr>
        <w:t xml:space="preserve"> 563-563.</w:t>
      </w:r>
    </w:p>
    <w:p w14:paraId="026D5EE3" w14:textId="77777777" w:rsidR="00194198" w:rsidRPr="00194198" w:rsidRDefault="00194198" w:rsidP="00194198">
      <w:pPr>
        <w:pStyle w:val="EndNoteBibliography"/>
        <w:ind w:left="720" w:hanging="720"/>
        <w:rPr>
          <w:noProof/>
        </w:rPr>
      </w:pPr>
      <w:r w:rsidRPr="00194198">
        <w:rPr>
          <w:noProof/>
        </w:rPr>
        <w:t xml:space="preserve">CHAPMAN, M. A. &amp; ABBOTT, R. J. 2010. Introgression of fitness genes across a ploidy barrier. </w:t>
      </w:r>
      <w:r w:rsidRPr="00194198">
        <w:rPr>
          <w:i/>
          <w:noProof/>
        </w:rPr>
        <w:t>New Phytologist,</w:t>
      </w:r>
      <w:r w:rsidRPr="00194198">
        <w:rPr>
          <w:noProof/>
        </w:rPr>
        <w:t xml:space="preserve"> 186</w:t>
      </w:r>
      <w:r w:rsidRPr="00194198">
        <w:rPr>
          <w:b/>
          <w:noProof/>
        </w:rPr>
        <w:t>,</w:t>
      </w:r>
      <w:r w:rsidRPr="00194198">
        <w:rPr>
          <w:noProof/>
        </w:rPr>
        <w:t xml:space="preserve"> 63-71.</w:t>
      </w:r>
    </w:p>
    <w:p w14:paraId="328CB8BE" w14:textId="77777777" w:rsidR="00194198" w:rsidRPr="00194198" w:rsidRDefault="00194198" w:rsidP="00194198">
      <w:pPr>
        <w:pStyle w:val="EndNoteBibliography"/>
        <w:ind w:left="720" w:hanging="720"/>
        <w:rPr>
          <w:noProof/>
        </w:rPr>
      </w:pPr>
      <w:r w:rsidRPr="00194198">
        <w:rPr>
          <w:noProof/>
        </w:rPr>
        <w:t xml:space="preserve">GARG, A. 2010. Adaptive responses underpinning speciation in Pedicularis L. (Scrophulariaceae). </w:t>
      </w:r>
      <w:r w:rsidRPr="00194198">
        <w:rPr>
          <w:i/>
          <w:noProof/>
        </w:rPr>
        <w:t>Current Science,</w:t>
      </w:r>
      <w:r w:rsidRPr="00194198">
        <w:rPr>
          <w:noProof/>
        </w:rPr>
        <w:t xml:space="preserve"> 99</w:t>
      </w:r>
      <w:r w:rsidRPr="00194198">
        <w:rPr>
          <w:b/>
          <w:noProof/>
        </w:rPr>
        <w:t>,</w:t>
      </w:r>
      <w:r w:rsidRPr="00194198">
        <w:rPr>
          <w:noProof/>
        </w:rPr>
        <w:t xml:space="preserve"> 733-736.</w:t>
      </w:r>
    </w:p>
    <w:p w14:paraId="44501669" w14:textId="77777777" w:rsidR="00194198" w:rsidRPr="00194198" w:rsidRDefault="00194198" w:rsidP="00194198">
      <w:pPr>
        <w:pStyle w:val="EndNoteBibliography"/>
        <w:ind w:left="720" w:hanging="720"/>
        <w:rPr>
          <w:noProof/>
        </w:rPr>
      </w:pPr>
      <w:r w:rsidRPr="00194198">
        <w:rPr>
          <w:noProof/>
        </w:rPr>
        <w:t xml:space="preserve">HUSBAND, B. C. &amp; SABARA, H. A. 2004. Reproductive isolation between autotetraploids and their diploid progenitors in fireweed, Chamerion angustifolium (Onagraceae). </w:t>
      </w:r>
      <w:r w:rsidRPr="00194198">
        <w:rPr>
          <w:i/>
          <w:noProof/>
        </w:rPr>
        <w:t>New Phytologist,</w:t>
      </w:r>
      <w:r w:rsidRPr="00194198">
        <w:rPr>
          <w:noProof/>
        </w:rPr>
        <w:t xml:space="preserve"> 161</w:t>
      </w:r>
      <w:r w:rsidRPr="00194198">
        <w:rPr>
          <w:b/>
          <w:noProof/>
        </w:rPr>
        <w:t>,</w:t>
      </w:r>
      <w:r w:rsidRPr="00194198">
        <w:rPr>
          <w:noProof/>
        </w:rPr>
        <w:t xml:space="preserve"> 703-713.</w:t>
      </w:r>
    </w:p>
    <w:p w14:paraId="10111D8B" w14:textId="77777777" w:rsidR="00194198" w:rsidRPr="00194198" w:rsidRDefault="00194198" w:rsidP="00194198">
      <w:pPr>
        <w:pStyle w:val="EndNoteBibliography"/>
        <w:ind w:left="720" w:hanging="720"/>
        <w:rPr>
          <w:noProof/>
        </w:rPr>
      </w:pPr>
      <w:r w:rsidRPr="00194198">
        <w:rPr>
          <w:noProof/>
        </w:rPr>
        <w:t xml:space="preserve">JAY, P., WHIBLEY, A., FREZAL, L., DE CARA, M. A. R., NOWELL, R. W., MALLET, J., DASMAHAPATRA, K. K. &amp; JORON, M. 2018. Supergene Evolution Triggered by the Introgression of a Chromosomal Inversion. </w:t>
      </w:r>
      <w:r w:rsidRPr="00194198">
        <w:rPr>
          <w:i/>
          <w:noProof/>
        </w:rPr>
        <w:t>Current Biology,</w:t>
      </w:r>
      <w:r w:rsidRPr="00194198">
        <w:rPr>
          <w:noProof/>
        </w:rPr>
        <w:t xml:space="preserve"> 28</w:t>
      </w:r>
      <w:r w:rsidRPr="00194198">
        <w:rPr>
          <w:b/>
          <w:noProof/>
        </w:rPr>
        <w:t>,</w:t>
      </w:r>
      <w:r w:rsidRPr="00194198">
        <w:rPr>
          <w:noProof/>
        </w:rPr>
        <w:t xml:space="preserve"> 1839-+.</w:t>
      </w:r>
    </w:p>
    <w:p w14:paraId="02CDCB7C" w14:textId="77777777" w:rsidR="00194198" w:rsidRPr="00194198" w:rsidRDefault="00194198" w:rsidP="00194198">
      <w:pPr>
        <w:pStyle w:val="EndNoteBibliography"/>
        <w:ind w:left="720" w:hanging="720"/>
        <w:rPr>
          <w:noProof/>
        </w:rPr>
      </w:pPr>
      <w:r w:rsidRPr="00194198">
        <w:rPr>
          <w:noProof/>
        </w:rPr>
        <w:t xml:space="preserve">KOLAR, F., PISOVA, S., ZAVESKA, E., FER, T., WEISER, M., EHRENDORFER, F. &amp; SUDA, J. 2015. The origin of unique diversity in deglaciated areas: traces of Pleistocene processes in north-European endemics from the Galium pusillum polyploid complex (Rubiaceae). </w:t>
      </w:r>
      <w:r w:rsidRPr="00194198">
        <w:rPr>
          <w:i/>
          <w:noProof/>
        </w:rPr>
        <w:t>Molecular Ecology,</w:t>
      </w:r>
      <w:r w:rsidRPr="00194198">
        <w:rPr>
          <w:noProof/>
        </w:rPr>
        <w:t xml:space="preserve"> 24</w:t>
      </w:r>
      <w:r w:rsidRPr="00194198">
        <w:rPr>
          <w:b/>
          <w:noProof/>
        </w:rPr>
        <w:t>,</w:t>
      </w:r>
      <w:r w:rsidRPr="00194198">
        <w:rPr>
          <w:noProof/>
        </w:rPr>
        <w:t xml:space="preserve"> 1311-1334.</w:t>
      </w:r>
    </w:p>
    <w:p w14:paraId="5873EAF3" w14:textId="77777777" w:rsidR="00194198" w:rsidRPr="00194198" w:rsidRDefault="00194198" w:rsidP="00194198">
      <w:pPr>
        <w:pStyle w:val="EndNoteBibliography"/>
        <w:ind w:left="720" w:hanging="720"/>
        <w:rPr>
          <w:noProof/>
        </w:rPr>
      </w:pPr>
      <w:r w:rsidRPr="00194198">
        <w:rPr>
          <w:noProof/>
        </w:rPr>
        <w:t xml:space="preserve">MATTHIES, D. 2017. Interactions between a root hemiparasite and 27 different hosts: Growth, biomass allocation and plant architecture. </w:t>
      </w:r>
      <w:r w:rsidRPr="00194198">
        <w:rPr>
          <w:i/>
          <w:noProof/>
        </w:rPr>
        <w:t>Perspectives in Plant Ecology Evolution and Systematics,</w:t>
      </w:r>
      <w:r w:rsidRPr="00194198">
        <w:rPr>
          <w:noProof/>
        </w:rPr>
        <w:t xml:space="preserve"> 24</w:t>
      </w:r>
      <w:r w:rsidRPr="00194198">
        <w:rPr>
          <w:b/>
          <w:noProof/>
        </w:rPr>
        <w:t>,</w:t>
      </w:r>
      <w:r w:rsidRPr="00194198">
        <w:rPr>
          <w:noProof/>
        </w:rPr>
        <w:t xml:space="preserve"> 118-137.</w:t>
      </w:r>
    </w:p>
    <w:p w14:paraId="685DE3DF" w14:textId="77777777" w:rsidR="00194198" w:rsidRPr="00194198" w:rsidRDefault="00194198" w:rsidP="00194198">
      <w:pPr>
        <w:pStyle w:val="EndNoteBibliography"/>
        <w:ind w:left="720" w:hanging="720"/>
        <w:rPr>
          <w:noProof/>
        </w:rPr>
      </w:pPr>
      <w:r w:rsidRPr="00194198">
        <w:rPr>
          <w:noProof/>
        </w:rPr>
        <w:t xml:space="preserve">TWYFORD, A. D., KIDNER, C. A. &amp; ENNOS, R. A. 2015. Maintenance of species boundaries in a Neotropical radiation of Begonia. </w:t>
      </w:r>
      <w:r w:rsidRPr="00194198">
        <w:rPr>
          <w:i/>
          <w:noProof/>
        </w:rPr>
        <w:t>Molecular Ecology,</w:t>
      </w:r>
      <w:r w:rsidRPr="00194198">
        <w:rPr>
          <w:noProof/>
        </w:rPr>
        <w:t xml:space="preserve"> 24</w:t>
      </w:r>
      <w:r w:rsidRPr="00194198">
        <w:rPr>
          <w:b/>
          <w:noProof/>
        </w:rPr>
        <w:t>,</w:t>
      </w:r>
      <w:r w:rsidRPr="00194198">
        <w:rPr>
          <w:noProof/>
        </w:rPr>
        <w:t xml:space="preserve"> 4982-4993.</w:t>
      </w:r>
    </w:p>
    <w:p w14:paraId="76608AF3" w14:textId="77777777" w:rsidR="00194198" w:rsidRPr="00194198" w:rsidRDefault="00194198" w:rsidP="00194198">
      <w:pPr>
        <w:pStyle w:val="EndNoteBibliography"/>
        <w:ind w:left="720" w:hanging="720"/>
        <w:rPr>
          <w:noProof/>
        </w:rPr>
      </w:pPr>
      <w:r w:rsidRPr="00194198">
        <w:rPr>
          <w:noProof/>
        </w:rPr>
        <w:t xml:space="preserve">YEO, P. F. 1954. The cytology of British species of Euphrasia. </w:t>
      </w:r>
      <w:r w:rsidRPr="00194198">
        <w:rPr>
          <w:i/>
          <w:noProof/>
        </w:rPr>
        <w:t>Watsonia,</w:t>
      </w:r>
      <w:r w:rsidRPr="00194198">
        <w:rPr>
          <w:noProof/>
        </w:rPr>
        <w:t xml:space="preserve"> 3</w:t>
      </w:r>
      <w:r w:rsidRPr="00194198">
        <w:rPr>
          <w:b/>
          <w:noProof/>
        </w:rPr>
        <w:t>,</w:t>
      </w:r>
      <w:r w:rsidRPr="00194198">
        <w:rPr>
          <w:noProof/>
        </w:rPr>
        <w:t xml:space="preserve"> 101-108.</w:t>
      </w:r>
    </w:p>
    <w:p w14:paraId="17CE7297" w14:textId="7AA711BD" w:rsidR="00D575CD" w:rsidRDefault="00247044" w:rsidP="00737479">
      <w:r>
        <w:fldChar w:fldCharType="end"/>
      </w:r>
    </w:p>
    <w:sectPr w:rsidR="00D575CD" w:rsidSect="00F4209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BROWN Max" w:date="2020-08-26T13:24:00Z" w:initials="BM">
    <w:p w14:paraId="2384BB24" w14:textId="606AB8C1" w:rsidR="004F0AA2" w:rsidRDefault="004F0AA2">
      <w:pPr>
        <w:pStyle w:val="CommentText"/>
      </w:pPr>
      <w:r>
        <w:rPr>
          <w:rStyle w:val="CommentReference"/>
        </w:rPr>
        <w:annotationRef/>
      </w:r>
      <w:proofErr w:type="spellStart"/>
      <w:r>
        <w:t>Galium</w:t>
      </w:r>
      <w:proofErr w:type="spellEnd"/>
      <w:r>
        <w:t xml:space="preserve">; </w:t>
      </w:r>
      <w:hyperlink r:id="rId1" w:history="1">
        <w:r w:rsidRPr="00E41FAA">
          <w:rPr>
            <w:rStyle w:val="Hyperlink"/>
          </w:rPr>
          <w:t>https</w:t>
        </w:r>
        <w:r w:rsidRPr="00E41FAA">
          <w:rPr>
            <w:rStyle w:val="Hyperlink"/>
          </w:rPr>
          <w:t>:</w:t>
        </w:r>
        <w:r w:rsidRPr="00E41FAA">
          <w:rPr>
            <w:rStyle w:val="Hyperlink"/>
          </w:rPr>
          <w:t>//do2i.org/10.1111/mec.13110</w:t>
        </w:r>
      </w:hyperlink>
      <w:r>
        <w:t xml:space="preserve"> </w:t>
      </w:r>
      <w:proofErr w:type="spellStart"/>
      <w:r>
        <w:t>Senecio</w:t>
      </w:r>
      <w:proofErr w:type="spellEnd"/>
      <w:r>
        <w:t xml:space="preserve"> one of many.</w:t>
      </w:r>
    </w:p>
  </w:comment>
  <w:comment w:id="16" w:author="BROWN Max" w:date="2020-08-27T10:31:00Z" w:initials="BM">
    <w:p w14:paraId="64F311B4" w14:textId="4880DAE1" w:rsidR="00475ED3" w:rsidRDefault="00475ED3">
      <w:pPr>
        <w:pStyle w:val="CommentText"/>
      </w:pPr>
      <w:r>
        <w:rPr>
          <w:rStyle w:val="CommentReference"/>
        </w:rPr>
        <w:annotationRef/>
      </w:r>
      <w:hyperlink r:id="rId2" w:history="1">
        <w:r>
          <w:rPr>
            <w:rStyle w:val="Hyperlink"/>
          </w:rPr>
          <w:t>https:/</w:t>
        </w:r>
        <w:r>
          <w:rPr>
            <w:rStyle w:val="Hyperlink"/>
          </w:rPr>
          <w:t>/</w:t>
        </w:r>
        <w:r>
          <w:rPr>
            <w:rStyle w:val="Hyperlink"/>
          </w:rPr>
          <w:t>pubmed.ncbi.nlm.nih.gov/26301313/</w:t>
        </w:r>
      </w:hyperlink>
    </w:p>
  </w:comment>
  <w:comment w:id="18" w:author="BROWN Max" w:date="2020-08-24T11:10:00Z" w:initials="BM">
    <w:p w14:paraId="2DB4ECDE" w14:textId="22E839F1" w:rsidR="00DC3E9E" w:rsidRDefault="00DC3E9E">
      <w:pPr>
        <w:pStyle w:val="CommentText"/>
      </w:pPr>
      <w:r>
        <w:rPr>
          <w:rStyle w:val="CommentReference"/>
        </w:rPr>
        <w:annotationRef/>
      </w:r>
      <w:r>
        <w:t>Yeo 1954</w:t>
      </w:r>
    </w:p>
  </w:comment>
  <w:comment w:id="22" w:author="BROWN Max" w:date="2020-08-24T11:12:00Z" w:initials="BM">
    <w:p w14:paraId="32939FCE" w14:textId="2A57CA21" w:rsidR="009B6ECF" w:rsidRDefault="009B6ECF">
      <w:pPr>
        <w:pStyle w:val="CommentText"/>
      </w:pPr>
      <w:r>
        <w:rPr>
          <w:rStyle w:val="CommentReference"/>
        </w:rPr>
        <w:annotationRef/>
      </w:r>
      <w:r>
        <w:t xml:space="preserve">Chapman and </w:t>
      </w:r>
      <w:proofErr w:type="spellStart"/>
      <w:r>
        <w:t>abbott</w:t>
      </w:r>
      <w:proofErr w:type="spellEnd"/>
      <w:r>
        <w:t xml:space="preserve"> 2010, </w:t>
      </w:r>
      <w:proofErr w:type="spellStart"/>
      <w:r>
        <w:t>heliconius</w:t>
      </w:r>
      <w:proofErr w:type="spellEnd"/>
    </w:p>
  </w:comment>
  <w:comment w:id="25" w:author="BROWN Max" w:date="2020-08-26T14:28:00Z" w:initials="BM">
    <w:p w14:paraId="5E0F18BE" w14:textId="4C2571A4" w:rsidR="005D52ED" w:rsidRDefault="005D52ED">
      <w:pPr>
        <w:pStyle w:val="CommentText"/>
      </w:pPr>
      <w:r>
        <w:rPr>
          <w:rStyle w:val="CommentReference"/>
        </w:rPr>
        <w:annotationRef/>
      </w:r>
      <w:proofErr w:type="spellStart"/>
      <w:r>
        <w:t>Matthies</w:t>
      </w:r>
      <w:proofErr w:type="spellEnd"/>
      <w:r>
        <w:t xml:space="preserve"> 2017</w:t>
      </w:r>
    </w:p>
  </w:comment>
  <w:comment w:id="28" w:author="BROWN Max" w:date="2020-08-26T14:28:00Z" w:initials="BM">
    <w:p w14:paraId="53856D61" w14:textId="3680B458" w:rsidR="005D52ED" w:rsidRDefault="005D52ED">
      <w:pPr>
        <w:pStyle w:val="CommentText"/>
      </w:pPr>
      <w:r>
        <w:rPr>
          <w:rStyle w:val="CommentReference"/>
        </w:rPr>
        <w:annotationRef/>
      </w:r>
      <w:r>
        <w:t xml:space="preserve">Cameron and </w:t>
      </w:r>
      <w:proofErr w:type="spellStart"/>
      <w:r>
        <w:t>Seel</w:t>
      </w:r>
      <w:proofErr w:type="spellEnd"/>
      <w:r>
        <w:t xml:space="preserve"> 200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84BB24" w15:done="0"/>
  <w15:commentEx w15:paraId="64F311B4" w15:done="0"/>
  <w15:commentEx w15:paraId="2DB4ECDE" w15:done="0"/>
  <w15:commentEx w15:paraId="32939FCE" w15:done="0"/>
  <w15:commentEx w15:paraId="5E0F18BE" w15:done="0"/>
  <w15:commentEx w15:paraId="53856D6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84BB24" w16cid:durableId="22F0E122"/>
  <w16cid:commentId w16cid:paraId="64F311B4" w16cid:durableId="22F209EB"/>
  <w16cid:commentId w16cid:paraId="2DB4ECDE" w16cid:durableId="22EE1E8D"/>
  <w16cid:commentId w16cid:paraId="32939FCE" w16cid:durableId="22EE1F3A"/>
  <w16cid:commentId w16cid:paraId="5E0F18BE" w16cid:durableId="22F0F00A"/>
  <w16cid:commentId w16cid:paraId="53856D61" w16cid:durableId="22F0F01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ROWN Max">
    <w15:presenceInfo w15:providerId="AD" w15:userId="S::s1583628@ed.ac.uk::f3829f46-5249-43f1-8f6b-1b71b1776f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v5pzvwrkefxw5ez0dn5522yetsaer2px2s0&quot;&gt;My EndNote Library 2&lt;record-ids&gt;&lt;item&gt;311&lt;/item&gt;&lt;item&gt;422&lt;/item&gt;&lt;item&gt;966&lt;/item&gt;&lt;item&gt;980&lt;/item&gt;&lt;item&gt;1018&lt;/item&gt;&lt;item&gt;1152&lt;/item&gt;&lt;item&gt;1552&lt;/item&gt;&lt;item&gt;1553&lt;/item&gt;&lt;item&gt;1554&lt;/item&gt;&lt;item&gt;1555&lt;/item&gt;&lt;/record-ids&gt;&lt;/item&gt;&lt;/Libraries&gt;"/>
  </w:docVars>
  <w:rsids>
    <w:rsidRoot w:val="00737479"/>
    <w:rsid w:val="0001390D"/>
    <w:rsid w:val="000A2C7A"/>
    <w:rsid w:val="000D357F"/>
    <w:rsid w:val="000D7762"/>
    <w:rsid w:val="000E3DC3"/>
    <w:rsid w:val="00162C7E"/>
    <w:rsid w:val="00194198"/>
    <w:rsid w:val="001A6F70"/>
    <w:rsid w:val="001C6AF8"/>
    <w:rsid w:val="001D5F77"/>
    <w:rsid w:val="00245BDD"/>
    <w:rsid w:val="00247044"/>
    <w:rsid w:val="00247A44"/>
    <w:rsid w:val="00255DD5"/>
    <w:rsid w:val="002C2AE0"/>
    <w:rsid w:val="002E0807"/>
    <w:rsid w:val="002E3063"/>
    <w:rsid w:val="00300CE2"/>
    <w:rsid w:val="003114CA"/>
    <w:rsid w:val="003910F4"/>
    <w:rsid w:val="003B131D"/>
    <w:rsid w:val="003D73B6"/>
    <w:rsid w:val="003E3C02"/>
    <w:rsid w:val="00412B37"/>
    <w:rsid w:val="00413D5E"/>
    <w:rsid w:val="00444DA7"/>
    <w:rsid w:val="004541B1"/>
    <w:rsid w:val="00460262"/>
    <w:rsid w:val="00475ED3"/>
    <w:rsid w:val="00481EC8"/>
    <w:rsid w:val="004D5BDF"/>
    <w:rsid w:val="004F0AA2"/>
    <w:rsid w:val="005265F6"/>
    <w:rsid w:val="00534178"/>
    <w:rsid w:val="005626CE"/>
    <w:rsid w:val="005C2F85"/>
    <w:rsid w:val="005D4B18"/>
    <w:rsid w:val="005D52ED"/>
    <w:rsid w:val="00610FD5"/>
    <w:rsid w:val="00652F68"/>
    <w:rsid w:val="00655193"/>
    <w:rsid w:val="0069210B"/>
    <w:rsid w:val="006A2D27"/>
    <w:rsid w:val="006C4F7B"/>
    <w:rsid w:val="006C6EF6"/>
    <w:rsid w:val="006E35C5"/>
    <w:rsid w:val="006F1C15"/>
    <w:rsid w:val="006F6522"/>
    <w:rsid w:val="00735FDB"/>
    <w:rsid w:val="00737479"/>
    <w:rsid w:val="00775024"/>
    <w:rsid w:val="00787707"/>
    <w:rsid w:val="007901AA"/>
    <w:rsid w:val="007C363F"/>
    <w:rsid w:val="007F2FB3"/>
    <w:rsid w:val="00800E4D"/>
    <w:rsid w:val="00801D1B"/>
    <w:rsid w:val="0080429B"/>
    <w:rsid w:val="00842A6D"/>
    <w:rsid w:val="00857839"/>
    <w:rsid w:val="008A1123"/>
    <w:rsid w:val="008A6AF7"/>
    <w:rsid w:val="008A7D6B"/>
    <w:rsid w:val="008F7BF5"/>
    <w:rsid w:val="009472B8"/>
    <w:rsid w:val="00951FBB"/>
    <w:rsid w:val="009A2BBB"/>
    <w:rsid w:val="009A2F3F"/>
    <w:rsid w:val="009A3DDE"/>
    <w:rsid w:val="009B6ECF"/>
    <w:rsid w:val="009C39D9"/>
    <w:rsid w:val="00A11203"/>
    <w:rsid w:val="00A47F28"/>
    <w:rsid w:val="00AC1D72"/>
    <w:rsid w:val="00B06D29"/>
    <w:rsid w:val="00B42CC7"/>
    <w:rsid w:val="00B972A6"/>
    <w:rsid w:val="00B97E7A"/>
    <w:rsid w:val="00BA2CB1"/>
    <w:rsid w:val="00BA37A5"/>
    <w:rsid w:val="00BA67EF"/>
    <w:rsid w:val="00BB5574"/>
    <w:rsid w:val="00C13E41"/>
    <w:rsid w:val="00C86279"/>
    <w:rsid w:val="00CB2289"/>
    <w:rsid w:val="00D058A9"/>
    <w:rsid w:val="00D27099"/>
    <w:rsid w:val="00D33D06"/>
    <w:rsid w:val="00D815FB"/>
    <w:rsid w:val="00DA1A5E"/>
    <w:rsid w:val="00DC3E9E"/>
    <w:rsid w:val="00DD2687"/>
    <w:rsid w:val="00DE1215"/>
    <w:rsid w:val="00E010EE"/>
    <w:rsid w:val="00E03948"/>
    <w:rsid w:val="00E3107E"/>
    <w:rsid w:val="00E31E27"/>
    <w:rsid w:val="00E377D1"/>
    <w:rsid w:val="00E416AB"/>
    <w:rsid w:val="00E65971"/>
    <w:rsid w:val="00EE25FC"/>
    <w:rsid w:val="00EF5464"/>
    <w:rsid w:val="00EF7AAD"/>
    <w:rsid w:val="00F16194"/>
    <w:rsid w:val="00F42093"/>
    <w:rsid w:val="00F4613F"/>
    <w:rsid w:val="00F633C8"/>
    <w:rsid w:val="00F83797"/>
    <w:rsid w:val="00FA0AD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950F7B"/>
  <w15:chartTrackingRefBased/>
  <w15:docId w15:val="{E4D1D930-5565-0940-B09D-77B8A6911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37479"/>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13E41"/>
    <w:rPr>
      <w:sz w:val="16"/>
      <w:szCs w:val="16"/>
    </w:rPr>
  </w:style>
  <w:style w:type="paragraph" w:styleId="CommentText">
    <w:name w:val="annotation text"/>
    <w:basedOn w:val="Normal"/>
    <w:link w:val="CommentTextChar"/>
    <w:uiPriority w:val="99"/>
    <w:semiHidden/>
    <w:unhideWhenUsed/>
    <w:rsid w:val="00C13E41"/>
    <w:rPr>
      <w:sz w:val="20"/>
      <w:szCs w:val="20"/>
    </w:rPr>
  </w:style>
  <w:style w:type="character" w:customStyle="1" w:styleId="CommentTextChar">
    <w:name w:val="Comment Text Char"/>
    <w:basedOn w:val="DefaultParagraphFont"/>
    <w:link w:val="CommentText"/>
    <w:uiPriority w:val="99"/>
    <w:semiHidden/>
    <w:rsid w:val="00C13E41"/>
    <w:rPr>
      <w:sz w:val="20"/>
      <w:szCs w:val="20"/>
    </w:rPr>
  </w:style>
  <w:style w:type="paragraph" w:styleId="CommentSubject">
    <w:name w:val="annotation subject"/>
    <w:basedOn w:val="CommentText"/>
    <w:next w:val="CommentText"/>
    <w:link w:val="CommentSubjectChar"/>
    <w:uiPriority w:val="99"/>
    <w:semiHidden/>
    <w:unhideWhenUsed/>
    <w:rsid w:val="00C13E41"/>
    <w:rPr>
      <w:b/>
      <w:bCs/>
    </w:rPr>
  </w:style>
  <w:style w:type="character" w:customStyle="1" w:styleId="CommentSubjectChar">
    <w:name w:val="Comment Subject Char"/>
    <w:basedOn w:val="CommentTextChar"/>
    <w:link w:val="CommentSubject"/>
    <w:uiPriority w:val="99"/>
    <w:semiHidden/>
    <w:rsid w:val="00C13E41"/>
    <w:rPr>
      <w:b/>
      <w:bCs/>
      <w:sz w:val="20"/>
      <w:szCs w:val="20"/>
    </w:rPr>
  </w:style>
  <w:style w:type="paragraph" w:styleId="BalloonText">
    <w:name w:val="Balloon Text"/>
    <w:basedOn w:val="Normal"/>
    <w:link w:val="BalloonTextChar"/>
    <w:uiPriority w:val="99"/>
    <w:semiHidden/>
    <w:unhideWhenUsed/>
    <w:rsid w:val="00C13E4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3E41"/>
    <w:rPr>
      <w:rFonts w:ascii="Segoe UI" w:hAnsi="Segoe UI" w:cs="Segoe UI"/>
      <w:sz w:val="18"/>
      <w:szCs w:val="18"/>
    </w:rPr>
  </w:style>
  <w:style w:type="character" w:styleId="Hyperlink">
    <w:name w:val="Hyperlink"/>
    <w:basedOn w:val="DefaultParagraphFont"/>
    <w:uiPriority w:val="99"/>
    <w:unhideWhenUsed/>
    <w:rsid w:val="00BA37A5"/>
    <w:rPr>
      <w:color w:val="0563C1" w:themeColor="hyperlink"/>
      <w:u w:val="single"/>
    </w:rPr>
  </w:style>
  <w:style w:type="character" w:styleId="FollowedHyperlink">
    <w:name w:val="FollowedHyperlink"/>
    <w:basedOn w:val="DefaultParagraphFont"/>
    <w:uiPriority w:val="99"/>
    <w:semiHidden/>
    <w:unhideWhenUsed/>
    <w:rsid w:val="002C2AE0"/>
    <w:rPr>
      <w:color w:val="954F72" w:themeColor="followedHyperlink"/>
      <w:u w:val="single"/>
    </w:rPr>
  </w:style>
  <w:style w:type="character" w:customStyle="1" w:styleId="UnresolvedMention1">
    <w:name w:val="Unresolved Mention1"/>
    <w:basedOn w:val="DefaultParagraphFont"/>
    <w:uiPriority w:val="99"/>
    <w:semiHidden/>
    <w:unhideWhenUsed/>
    <w:rsid w:val="002C2AE0"/>
    <w:rPr>
      <w:color w:val="605E5C"/>
      <w:shd w:val="clear" w:color="auto" w:fill="E1DFDD"/>
    </w:rPr>
  </w:style>
  <w:style w:type="paragraph" w:customStyle="1" w:styleId="EndNoteBibliographyTitle">
    <w:name w:val="EndNote Bibliography Title"/>
    <w:basedOn w:val="Normal"/>
    <w:link w:val="EndNoteBibliographyTitleChar"/>
    <w:rsid w:val="00247044"/>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47044"/>
    <w:rPr>
      <w:rFonts w:ascii="Calibri" w:hAnsi="Calibri" w:cs="Calibri"/>
      <w:lang w:val="en-US"/>
    </w:rPr>
  </w:style>
  <w:style w:type="paragraph" w:customStyle="1" w:styleId="EndNoteBibliography">
    <w:name w:val="EndNote Bibliography"/>
    <w:basedOn w:val="Normal"/>
    <w:link w:val="EndNoteBibliographyChar"/>
    <w:rsid w:val="00247044"/>
    <w:rPr>
      <w:rFonts w:ascii="Calibri" w:hAnsi="Calibri" w:cs="Calibri"/>
      <w:lang w:val="en-US"/>
    </w:rPr>
  </w:style>
  <w:style w:type="character" w:customStyle="1" w:styleId="EndNoteBibliographyChar">
    <w:name w:val="EndNote Bibliography Char"/>
    <w:basedOn w:val="DefaultParagraphFont"/>
    <w:link w:val="EndNoteBibliography"/>
    <w:rsid w:val="00247044"/>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2262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pubmed.ncbi.nlm.nih.gov/26301313/" TargetMode="External"/><Relationship Id="rId1" Type="http://schemas.openxmlformats.org/officeDocument/2006/relationships/hyperlink" Target="https://do2i.org/10.1111/mec.13110"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1E5FB790745AD349B1DE1D49B508F2FE" ma:contentTypeVersion="13" ma:contentTypeDescription="Create a new document." ma:contentTypeScope="" ma:versionID="b92955e3767634f13a96584b82249fba">
  <xsd:schema xmlns:xsd="http://www.w3.org/2001/XMLSchema" xmlns:xs="http://www.w3.org/2001/XMLSchema" xmlns:p="http://schemas.microsoft.com/office/2006/metadata/properties" xmlns:ns3="79d4452a-4a55-4901-9595-067fd3e5906d" xmlns:ns4="cc419703-14b7-4795-ad97-27c3f00469e0" targetNamespace="http://schemas.microsoft.com/office/2006/metadata/properties" ma:root="true" ma:fieldsID="1c4c0759a1187d4730dd4525723cf962" ns3:_="" ns4:_="">
    <xsd:import namespace="79d4452a-4a55-4901-9595-067fd3e5906d"/>
    <xsd:import namespace="cc419703-14b7-4795-ad97-27c3f00469e0"/>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Location" minOccurs="0"/>
                <xsd:element ref="ns4:MediaServiceOCR" minOccurs="0"/>
                <xsd:element ref="ns4:MediaServiceEventHashCode" minOccurs="0"/>
                <xsd:element ref="ns4:MediaServiceGenerationTime" minOccurs="0"/>
                <xsd:element ref="ns4:MediaServiceAutoKeyPoints" minOccurs="0"/>
                <xsd:element ref="ns4: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9d4452a-4a55-4901-9595-067fd3e5906d" elementFormDefault="qualified">
    <xsd:import namespace="http://schemas.microsoft.com/office/2006/documentManagement/types"/>
    <xsd:import namespace="http://schemas.microsoft.com/office/infopath/2007/PartnerControls"/>
    <xsd:element name="SharedWithUsers" ma:index="8"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cc419703-14b7-4795-ad97-27c3f00469e0" elementFormDefault="qualified">
    <xsd:import namespace="http://schemas.microsoft.com/office/2006/documentManagement/types"/>
    <xsd:import namespace="http://schemas.microsoft.com/office/infopath/2007/PartnerControls"/>
    <xsd:element name="MediaServiceMetadata" ma:index="11" nillable="true" ma:displayName="MediaServiceMetadata" ma:description="" ma:hidden="true" ma:internalName="MediaServiceMetadata" ma:readOnly="true">
      <xsd:simpleType>
        <xsd:restriction base="dms:Note"/>
      </xsd:simpleType>
    </xsd:element>
    <xsd:element name="MediaServiceFastMetadata" ma:index="12"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description="" ma:hidden="true" ma:internalName="MediaServiceDateTaken" ma:readOnly="true">
      <xsd:simpleType>
        <xsd:restriction base="dms:Text"/>
      </xsd:simpleType>
    </xsd:element>
    <xsd:element name="MediaServiceAutoTags" ma:index="14" nillable="true" ma:displayName="MediaServiceAutoTags" ma:description="" ma:internalName="MediaServiceAutoTags" ma:readOnly="true">
      <xsd:simpleType>
        <xsd:restriction base="dms:Text"/>
      </xsd:simpleType>
    </xsd:element>
    <xsd:element name="MediaServiceLocation" ma:index="15"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3119F81-20C3-4A24-A61A-59D867B0737E}">
  <ds:schemaRefs>
    <ds:schemaRef ds:uri="http://schemas.microsoft.com/sharepoint/v3/contenttype/forms"/>
  </ds:schemaRefs>
</ds:datastoreItem>
</file>

<file path=customXml/itemProps2.xml><?xml version="1.0" encoding="utf-8"?>
<ds:datastoreItem xmlns:ds="http://schemas.openxmlformats.org/officeDocument/2006/customXml" ds:itemID="{43F98AD0-924E-4B9D-AEC9-C2FC6E38CF5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9d4452a-4a55-4901-9595-067fd3e5906d"/>
    <ds:schemaRef ds:uri="cc419703-14b7-4795-ad97-27c3f00469e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E8FB01CE-04EA-4150-A064-A62CF12722B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4</Pages>
  <Words>3001</Words>
  <Characters>17111</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Max</dc:creator>
  <cp:keywords/>
  <dc:description/>
  <cp:lastModifiedBy>Microsoft Office User</cp:lastModifiedBy>
  <cp:revision>12</cp:revision>
  <dcterms:created xsi:type="dcterms:W3CDTF">2020-08-26T17:21:00Z</dcterms:created>
  <dcterms:modified xsi:type="dcterms:W3CDTF">2020-09-04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E5FB790745AD349B1DE1D49B508F2FE</vt:lpwstr>
  </property>
</Properties>
</file>